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7CD9CB" w14:textId="77777777" w:rsidR="00B37370" w:rsidRPr="000E5E29" w:rsidRDefault="00B37370" w:rsidP="00B37370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color w:val="222222"/>
          <w:shd w:val="clear" w:color="auto" w:fill="FFFFFF"/>
        </w:rPr>
      </w:pPr>
      <w:r w:rsidRPr="000E5E29">
        <w:rPr>
          <w:rFonts w:asciiTheme="majorBidi" w:hAnsiTheme="majorBidi" w:cstheme="majorBidi"/>
          <w:b/>
          <w:bCs/>
          <w:color w:val="222222"/>
          <w:shd w:val="clear" w:color="auto" w:fill="FFFFFF"/>
        </w:rPr>
        <w:t>Article title:</w:t>
      </w:r>
      <w:r w:rsidRPr="000E5E29">
        <w:t xml:space="preserve"> </w:t>
      </w:r>
      <w:r w:rsidRPr="000E5E29">
        <w:rPr>
          <w:rFonts w:asciiTheme="majorBidi" w:hAnsiTheme="majorBidi" w:cstheme="majorBidi"/>
          <w:color w:val="222222"/>
          <w:shd w:val="clear" w:color="auto" w:fill="FFFFFF"/>
        </w:rPr>
        <w:t>Assessment of efficacy and accuracy of segmentation methods in Dentomaxillofacial imaging- A systematic review</w:t>
      </w:r>
    </w:p>
    <w:p w14:paraId="3ABC2D18" w14:textId="77777777" w:rsidR="00B37370" w:rsidRPr="000E5E29" w:rsidRDefault="00B37370" w:rsidP="00B37370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color w:val="222222"/>
          <w:shd w:val="clear" w:color="auto" w:fill="FFFFFF"/>
        </w:rPr>
      </w:pPr>
      <w:r w:rsidRPr="000E5E29">
        <w:rPr>
          <w:rFonts w:asciiTheme="majorBidi" w:hAnsiTheme="majorBidi" w:cstheme="majorBidi"/>
          <w:b/>
          <w:bCs/>
          <w:color w:val="222222"/>
          <w:shd w:val="clear" w:color="auto" w:fill="FFFFFF"/>
        </w:rPr>
        <w:t xml:space="preserve"> Journal name:</w:t>
      </w:r>
      <w:r w:rsidRPr="000E5E29">
        <w:rPr>
          <w:rFonts w:asciiTheme="majorBidi" w:hAnsiTheme="majorBidi" w:cstheme="majorBidi"/>
          <w:color w:val="222222"/>
          <w:shd w:val="clear" w:color="auto" w:fill="FFFFFF"/>
        </w:rPr>
        <w:t xml:space="preserve"> Artificial Intelligence Review</w:t>
      </w:r>
    </w:p>
    <w:p w14:paraId="601ABE5E" w14:textId="77777777" w:rsidR="00B37370" w:rsidRPr="000E5E29" w:rsidRDefault="00B37370" w:rsidP="00B37370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color w:val="222222"/>
          <w:shd w:val="clear" w:color="auto" w:fill="FFFFFF"/>
        </w:rPr>
      </w:pPr>
      <w:r w:rsidRPr="000E5E29">
        <w:rPr>
          <w:rFonts w:asciiTheme="majorBidi" w:hAnsiTheme="majorBidi" w:cstheme="majorBidi"/>
          <w:b/>
          <w:bCs/>
          <w:color w:val="222222"/>
          <w:shd w:val="clear" w:color="auto" w:fill="FFFFFF"/>
        </w:rPr>
        <w:t>Authors name:</w:t>
      </w:r>
      <w:r w:rsidRPr="000E5E29">
        <w:rPr>
          <w:rFonts w:asciiTheme="majorBidi" w:hAnsiTheme="majorBidi" w:cstheme="majorBidi"/>
          <w:color w:val="222222"/>
          <w:shd w:val="clear" w:color="auto" w:fill="FFFFFF"/>
        </w:rPr>
        <w:t xml:space="preserve"> Matine Hosseini, Serlie Hartoonian, Mina Mahdian, Gita Khadivi, Mitra Ghazizadeh Ahsaie*</w:t>
      </w:r>
    </w:p>
    <w:p w14:paraId="7D061561" w14:textId="77777777" w:rsidR="00B37370" w:rsidRPr="000E5E29" w:rsidRDefault="00B37370" w:rsidP="00B37370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b/>
          <w:bCs/>
          <w:color w:val="222222"/>
          <w:shd w:val="clear" w:color="auto" w:fill="FFFFFF"/>
        </w:rPr>
      </w:pPr>
      <w:r w:rsidRPr="000E5E29">
        <w:rPr>
          <w:rFonts w:asciiTheme="majorBidi" w:hAnsiTheme="majorBidi" w:cstheme="majorBidi"/>
          <w:b/>
          <w:bCs/>
          <w:color w:val="222222"/>
          <w:shd w:val="clear" w:color="auto" w:fill="FFFFFF"/>
        </w:rPr>
        <w:t xml:space="preserve">*Corresponding author: </w:t>
      </w:r>
      <w:r w:rsidRPr="000E5E29">
        <w:rPr>
          <w:rFonts w:asciiTheme="majorBidi" w:hAnsiTheme="majorBidi" w:cstheme="majorBidi"/>
          <w:color w:val="222222"/>
          <w:shd w:val="clear" w:color="auto" w:fill="FFFFFF"/>
        </w:rPr>
        <w:t>Mitra Ghazizadeh Ahsaie, DDS, MSc, MPH, Assistant Professor, Department of Oral and Maxillofacial Radiology, School of Dentistry, Shahid Beheshti University of Medical Sciences, Tehran, Iran  Tel:+989124492493</w:t>
      </w:r>
    </w:p>
    <w:p w14:paraId="6D6F2664" w14:textId="77777777" w:rsidR="00B37370" w:rsidRPr="000E5E29" w:rsidRDefault="00B37370" w:rsidP="00B37370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color w:val="222222"/>
          <w:shd w:val="clear" w:color="auto" w:fill="FFFFFF"/>
        </w:rPr>
      </w:pPr>
      <w:r w:rsidRPr="000E5E29">
        <w:rPr>
          <w:rFonts w:asciiTheme="majorBidi" w:hAnsiTheme="majorBidi" w:cstheme="majorBidi"/>
          <w:color w:val="222222"/>
          <w:shd w:val="clear" w:color="auto" w:fill="FFFFFF"/>
        </w:rPr>
        <w:t xml:space="preserve">Email: mitraghazizadeh@sbmu.ac.ir </w:t>
      </w:r>
      <w:hyperlink r:id="rId5" w:history="1">
        <w:r w:rsidRPr="000E5E29">
          <w:rPr>
            <w:rStyle w:val="Hyperlink"/>
            <w:rFonts w:asciiTheme="majorBidi" w:hAnsiTheme="majorBidi" w:cstheme="majorBidi"/>
            <w:shd w:val="clear" w:color="auto" w:fill="FFFFFF"/>
          </w:rPr>
          <w:t>mitraghazizadeh@gmail.com</w:t>
        </w:r>
      </w:hyperlink>
    </w:p>
    <w:p w14:paraId="55ECA4D8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CFE58F8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CB7E34A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7EEB5980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088120DE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2E8001D8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FACD08E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7EC1D0A6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11EBCBB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43E7F01D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1B4B4BF6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55DF6B88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1729C203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4442F777" w14:textId="77777777" w:rsidR="00B37370" w:rsidRDefault="00B37370" w:rsidP="00211CFD">
      <w:pPr>
        <w:spacing w:line="48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1FC421E0" w14:textId="7BA722BD" w:rsidR="00211CFD" w:rsidRDefault="00211CFD" w:rsidP="00211CFD">
      <w:pPr>
        <w:spacing w:line="480" w:lineRule="auto"/>
        <w:rPr>
          <w:rFonts w:asciiTheme="majorBidi" w:hAnsiTheme="majorBidi" w:cstheme="majorBidi"/>
          <w:sz w:val="20"/>
          <w:szCs w:val="20"/>
        </w:rPr>
      </w:pPr>
      <w:r w:rsidRPr="00211CFD">
        <w:rPr>
          <w:rFonts w:asciiTheme="majorBidi" w:hAnsiTheme="majorBidi" w:cstheme="majorBidi"/>
          <w:b/>
          <w:bCs/>
          <w:sz w:val="20"/>
          <w:szCs w:val="20"/>
        </w:rPr>
        <w:lastRenderedPageBreak/>
        <w:t>Table 3.</w:t>
      </w:r>
      <w:r w:rsidRPr="00211CFD">
        <w:rPr>
          <w:rFonts w:asciiTheme="majorBidi" w:hAnsiTheme="majorBidi" w:cstheme="majorBidi"/>
          <w:sz w:val="20"/>
          <w:szCs w:val="20"/>
        </w:rPr>
        <w:t xml:space="preserve"> Characteristics of the models developed on advanced dentomaxillofacial imaging among the included studies</w:t>
      </w:r>
    </w:p>
    <w:tbl>
      <w:tblPr>
        <w:tblStyle w:val="TableGrid"/>
        <w:tblpPr w:leftFromText="187" w:rightFromText="187" w:topFromText="720" w:vertAnchor="page" w:horzAnchor="page" w:tblpXSpec="center" w:tblpYSpec="center"/>
        <w:tblW w:w="9350" w:type="dxa"/>
        <w:tblLook w:val="04A0" w:firstRow="1" w:lastRow="0" w:firstColumn="1" w:lastColumn="0" w:noHBand="0" w:noVBand="1"/>
      </w:tblPr>
      <w:tblGrid>
        <w:gridCol w:w="885"/>
        <w:gridCol w:w="813"/>
        <w:gridCol w:w="781"/>
        <w:gridCol w:w="864"/>
        <w:gridCol w:w="616"/>
        <w:gridCol w:w="805"/>
        <w:gridCol w:w="655"/>
        <w:gridCol w:w="374"/>
        <w:gridCol w:w="419"/>
        <w:gridCol w:w="518"/>
        <w:gridCol w:w="384"/>
        <w:gridCol w:w="395"/>
        <w:gridCol w:w="384"/>
        <w:gridCol w:w="384"/>
        <w:gridCol w:w="395"/>
        <w:gridCol w:w="678"/>
      </w:tblGrid>
      <w:tr w:rsidR="00211CFD" w:rsidRPr="00211CFD" w14:paraId="05D353E0" w14:textId="77777777" w:rsidTr="00211CFD">
        <w:trPr>
          <w:trHeight w:val="323"/>
        </w:trPr>
        <w:tc>
          <w:tcPr>
            <w:tcW w:w="885" w:type="dxa"/>
          </w:tcPr>
          <w:p w14:paraId="03F83D9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lastRenderedPageBreak/>
              <w:t>Author-Year</w:t>
            </w:r>
          </w:p>
        </w:tc>
        <w:tc>
          <w:tcPr>
            <w:tcW w:w="813" w:type="dxa"/>
          </w:tcPr>
          <w:p w14:paraId="6560847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egmented region</w:t>
            </w:r>
          </w:p>
        </w:tc>
        <w:tc>
          <w:tcPr>
            <w:tcW w:w="781" w:type="dxa"/>
          </w:tcPr>
          <w:p w14:paraId="42C7315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Dataset size</w:t>
            </w:r>
          </w:p>
        </w:tc>
        <w:tc>
          <w:tcPr>
            <w:tcW w:w="864" w:type="dxa"/>
          </w:tcPr>
          <w:p w14:paraId="6EBD659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canning Features</w:t>
            </w:r>
          </w:p>
        </w:tc>
        <w:tc>
          <w:tcPr>
            <w:tcW w:w="2076" w:type="dxa"/>
            <w:gridSpan w:val="3"/>
          </w:tcPr>
          <w:p w14:paraId="72F05E6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egmentation Protocol and Method</w:t>
            </w:r>
          </w:p>
        </w:tc>
        <w:tc>
          <w:tcPr>
            <w:tcW w:w="0" w:type="auto"/>
            <w:gridSpan w:val="8"/>
          </w:tcPr>
          <w:p w14:paraId="0A616C0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Metric Findings</w:t>
            </w:r>
          </w:p>
        </w:tc>
        <w:tc>
          <w:tcPr>
            <w:tcW w:w="678" w:type="dxa"/>
          </w:tcPr>
          <w:p w14:paraId="5679483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Conclusion</w:t>
            </w:r>
          </w:p>
        </w:tc>
      </w:tr>
      <w:tr w:rsidR="00211CFD" w:rsidRPr="00211CFD" w14:paraId="0957F5A2" w14:textId="77777777" w:rsidTr="00211CFD">
        <w:trPr>
          <w:trHeight w:val="332"/>
        </w:trPr>
        <w:tc>
          <w:tcPr>
            <w:tcW w:w="885" w:type="dxa"/>
          </w:tcPr>
          <w:p w14:paraId="1745643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</w:tcPr>
          <w:p w14:paraId="5C22290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</w:tcPr>
          <w:p w14:paraId="258DFC3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310B22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616" w:type="dxa"/>
          </w:tcPr>
          <w:p w14:paraId="429042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Software </w:t>
            </w:r>
          </w:p>
        </w:tc>
        <w:tc>
          <w:tcPr>
            <w:tcW w:w="0" w:type="auto"/>
          </w:tcPr>
          <w:p w14:paraId="33423D5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Reference Standard </w:t>
            </w:r>
          </w:p>
        </w:tc>
        <w:tc>
          <w:tcPr>
            <w:tcW w:w="0" w:type="auto"/>
          </w:tcPr>
          <w:p w14:paraId="0F3920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Architecture</w:t>
            </w:r>
          </w:p>
        </w:tc>
        <w:tc>
          <w:tcPr>
            <w:tcW w:w="0" w:type="auto"/>
            <w:gridSpan w:val="8"/>
          </w:tcPr>
          <w:p w14:paraId="1DAB662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5379F9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3EB4688F" w14:textId="77777777" w:rsidTr="00211CFD">
        <w:trPr>
          <w:trHeight w:val="332"/>
        </w:trPr>
        <w:tc>
          <w:tcPr>
            <w:tcW w:w="885" w:type="dxa"/>
          </w:tcPr>
          <w:p w14:paraId="0E76FEA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>CBCT</w:t>
            </w:r>
          </w:p>
          <w:p w14:paraId="0613118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      </w:t>
            </w: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Lesion</w:t>
            </w:r>
          </w:p>
        </w:tc>
        <w:tc>
          <w:tcPr>
            <w:tcW w:w="813" w:type="dxa"/>
          </w:tcPr>
          <w:p w14:paraId="2493190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</w:tcPr>
          <w:p w14:paraId="3A338D2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66BB4E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3ABFD1A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BDADA3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5F36FE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2719335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0CD4119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3F4EDE59" w14:textId="77777777" w:rsidTr="00211CFD">
        <w:trPr>
          <w:trHeight w:val="113"/>
        </w:trPr>
        <w:tc>
          <w:tcPr>
            <w:tcW w:w="885" w:type="dxa"/>
            <w:vMerge w:val="restart"/>
          </w:tcPr>
          <w:p w14:paraId="2A1C1C74" w14:textId="274F6CB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Hung et al. 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dW5nPC9BdXRob3I+PFllYXI+MjAyMjwvWWVhcj48UmVj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dW5nPC9BdXRob3I+PFllYXI+MjAyMjwvWWVhcj48UmVj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  <w:vMerge w:val="restart"/>
          </w:tcPr>
          <w:p w14:paraId="137C543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orphological changes of the maxillary sinus mucosa (mucosal thickening(MT) and mucosal retention cysts(MRC))</w:t>
            </w:r>
          </w:p>
        </w:tc>
        <w:tc>
          <w:tcPr>
            <w:tcW w:w="781" w:type="dxa"/>
            <w:vMerge w:val="restart"/>
          </w:tcPr>
          <w:p w14:paraId="23B6FC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890 sinuses</w:t>
            </w:r>
          </w:p>
          <w:p w14:paraId="3DEE4CD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training, training-monitoring, and testing datasets at a 7:1:2 ratio)</w:t>
            </w:r>
          </w:p>
        </w:tc>
        <w:tc>
          <w:tcPr>
            <w:tcW w:w="864" w:type="dxa"/>
            <w:vMerge w:val="restart"/>
          </w:tcPr>
          <w:p w14:paraId="7A05A5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616" w:type="dxa"/>
            <w:vMerge w:val="restart"/>
          </w:tcPr>
          <w:p w14:paraId="45BD163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0" w:type="auto"/>
            <w:vMerge w:val="restart"/>
          </w:tcPr>
          <w:p w14:paraId="02098D2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0" w:type="auto"/>
            <w:vMerge w:val="restart"/>
          </w:tcPr>
          <w:p w14:paraId="4378D6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NN algorithm built based on V-Net and support vector regression</w:t>
            </w:r>
          </w:p>
        </w:tc>
        <w:tc>
          <w:tcPr>
            <w:tcW w:w="0" w:type="auto"/>
            <w:gridSpan w:val="2"/>
          </w:tcPr>
          <w:p w14:paraId="0DD7403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3"/>
          </w:tcPr>
          <w:p w14:paraId="15C65DD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ow Dose Scans</w:t>
            </w:r>
          </w:p>
        </w:tc>
        <w:tc>
          <w:tcPr>
            <w:tcW w:w="0" w:type="auto"/>
            <w:gridSpan w:val="3"/>
          </w:tcPr>
          <w:p w14:paraId="760B946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ull Dose Scans</w:t>
            </w:r>
          </w:p>
        </w:tc>
        <w:tc>
          <w:tcPr>
            <w:tcW w:w="678" w:type="dxa"/>
            <w:vMerge w:val="restart"/>
          </w:tcPr>
          <w:p w14:paraId="3548A78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CNN algorithm proposed in this study can accurately detect and segment MT and MRCs in CBCT scans of the maxillary sinus.</w:t>
            </w:r>
          </w:p>
        </w:tc>
      </w:tr>
      <w:tr w:rsidR="00211CFD" w:rsidRPr="00211CFD" w14:paraId="2A96C0D9" w14:textId="77777777" w:rsidTr="00211CFD">
        <w:trPr>
          <w:trHeight w:val="113"/>
        </w:trPr>
        <w:tc>
          <w:tcPr>
            <w:tcW w:w="885" w:type="dxa"/>
            <w:vMerge/>
          </w:tcPr>
          <w:p w14:paraId="4FB4D8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67D1046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58A388B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14BF9F8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1657E4D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4F3146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C62766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2865361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DD907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T</w:t>
            </w:r>
          </w:p>
        </w:tc>
        <w:tc>
          <w:tcPr>
            <w:tcW w:w="0" w:type="auto"/>
          </w:tcPr>
          <w:p w14:paraId="19F0000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RC</w:t>
            </w:r>
          </w:p>
        </w:tc>
        <w:tc>
          <w:tcPr>
            <w:tcW w:w="0" w:type="auto"/>
          </w:tcPr>
          <w:p w14:paraId="273E98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ir Space</w:t>
            </w:r>
          </w:p>
        </w:tc>
        <w:tc>
          <w:tcPr>
            <w:tcW w:w="0" w:type="auto"/>
          </w:tcPr>
          <w:p w14:paraId="275B7CA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T</w:t>
            </w:r>
          </w:p>
        </w:tc>
        <w:tc>
          <w:tcPr>
            <w:tcW w:w="0" w:type="auto"/>
          </w:tcPr>
          <w:p w14:paraId="7BC9849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RC</w:t>
            </w:r>
          </w:p>
        </w:tc>
        <w:tc>
          <w:tcPr>
            <w:tcW w:w="0" w:type="auto"/>
          </w:tcPr>
          <w:p w14:paraId="7CF01C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ir Space</w:t>
            </w:r>
          </w:p>
        </w:tc>
        <w:tc>
          <w:tcPr>
            <w:tcW w:w="678" w:type="dxa"/>
            <w:vMerge/>
          </w:tcPr>
          <w:p w14:paraId="227982A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539F66D2" w14:textId="77777777" w:rsidTr="00211CFD">
        <w:trPr>
          <w:trHeight w:val="111"/>
        </w:trPr>
        <w:tc>
          <w:tcPr>
            <w:tcW w:w="885" w:type="dxa"/>
            <w:vMerge/>
          </w:tcPr>
          <w:p w14:paraId="74711FC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32DD9C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7ABED25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598C7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513895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2CDE6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FFEE0B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60002A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etection</w:t>
            </w:r>
          </w:p>
        </w:tc>
        <w:tc>
          <w:tcPr>
            <w:tcW w:w="0" w:type="auto"/>
          </w:tcPr>
          <w:p w14:paraId="01627CB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1</w:t>
            </w:r>
          </w:p>
        </w:tc>
        <w:tc>
          <w:tcPr>
            <w:tcW w:w="0" w:type="auto"/>
          </w:tcPr>
          <w:p w14:paraId="3A578F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84</w:t>
            </w:r>
          </w:p>
        </w:tc>
        <w:tc>
          <w:tcPr>
            <w:tcW w:w="0" w:type="auto"/>
          </w:tcPr>
          <w:p w14:paraId="4C163CB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0C23D02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89</w:t>
            </w:r>
          </w:p>
        </w:tc>
        <w:tc>
          <w:tcPr>
            <w:tcW w:w="0" w:type="auto"/>
          </w:tcPr>
          <w:p w14:paraId="54F577A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3</w:t>
            </w:r>
          </w:p>
        </w:tc>
        <w:tc>
          <w:tcPr>
            <w:tcW w:w="0" w:type="auto"/>
          </w:tcPr>
          <w:p w14:paraId="67FC3B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678" w:type="dxa"/>
            <w:vMerge/>
          </w:tcPr>
          <w:p w14:paraId="528F042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7CD2617C" w14:textId="77777777" w:rsidTr="00211CFD">
        <w:trPr>
          <w:trHeight w:val="111"/>
        </w:trPr>
        <w:tc>
          <w:tcPr>
            <w:tcW w:w="885" w:type="dxa"/>
            <w:vMerge/>
          </w:tcPr>
          <w:p w14:paraId="25385C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7E42A9D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5E7B890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4444DA9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20828E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BAD0DF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8FC844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1A6AAA2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gmentation</w:t>
            </w:r>
          </w:p>
        </w:tc>
        <w:tc>
          <w:tcPr>
            <w:tcW w:w="0" w:type="auto"/>
          </w:tcPr>
          <w:p w14:paraId="090F3DC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29</w:t>
            </w:r>
          </w:p>
        </w:tc>
        <w:tc>
          <w:tcPr>
            <w:tcW w:w="0" w:type="auto"/>
          </w:tcPr>
          <w:p w14:paraId="28C246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678</w:t>
            </w:r>
          </w:p>
        </w:tc>
        <w:tc>
          <w:tcPr>
            <w:tcW w:w="0" w:type="auto"/>
          </w:tcPr>
          <w:p w14:paraId="400908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72</w:t>
            </w:r>
          </w:p>
        </w:tc>
        <w:tc>
          <w:tcPr>
            <w:tcW w:w="384" w:type="dxa"/>
          </w:tcPr>
          <w:p w14:paraId="3584C1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663</w:t>
            </w:r>
          </w:p>
        </w:tc>
        <w:tc>
          <w:tcPr>
            <w:tcW w:w="384" w:type="dxa"/>
          </w:tcPr>
          <w:p w14:paraId="410767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87</w:t>
            </w:r>
          </w:p>
        </w:tc>
        <w:tc>
          <w:tcPr>
            <w:tcW w:w="0" w:type="auto"/>
          </w:tcPr>
          <w:p w14:paraId="5408A5E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68</w:t>
            </w:r>
          </w:p>
        </w:tc>
        <w:tc>
          <w:tcPr>
            <w:tcW w:w="678" w:type="dxa"/>
            <w:vMerge/>
          </w:tcPr>
          <w:p w14:paraId="6AD15C6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E3D7BC2" w14:textId="77777777" w:rsidTr="00211CFD">
        <w:trPr>
          <w:trHeight w:val="168"/>
        </w:trPr>
        <w:tc>
          <w:tcPr>
            <w:tcW w:w="885" w:type="dxa"/>
            <w:vMerge w:val="restart"/>
          </w:tcPr>
          <w:p w14:paraId="2DF2C750" w14:textId="6217B3B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Jung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Jung&lt;/Author&gt;&lt;Year&gt;2021&lt;/Year&gt;&lt;RecNum&gt;87&lt;/RecNum&gt;&lt;DisplayText&gt;[2]&lt;/DisplayText&gt;&lt;record&gt;&lt;rec-number&gt;87&lt;/rec-number&gt;&lt;foreign-keys&gt;&lt;key app="EN" db-id="rfafv2rvw2re0netpx6xdvwk5te5szpaf2av" timestamp="1689934914"&gt;87&lt;/key&gt;&lt;/foreign-keys&gt;&lt;ref-type name="Journal Article"&gt;17&lt;/ref-type&gt;&lt;contributors&gt;&lt;authors&gt;&lt;author&gt;Jung, S. K.&lt;/author&gt;&lt;author&gt;Lim, H. K.&lt;/author&gt;&lt;author&gt;Lee, S.&lt;/author&gt;&lt;author&gt;Cho, Y.&lt;/author&gt;&lt;author&gt;Song, I. S.&lt;/author&gt;&lt;/authors&gt;&lt;/contributors&gt;&lt;auth-address&gt;Department of Orthodontics, Korea University Guro Hospital, Seoul 08308, Korea.&amp;#xD;Department of Oral and Maxillofacial Surgery, Korea University Guro Hospital, Seoul 08308, Korea.&amp;#xD;Department of Oral and Maxillofacial Surgery, Korea University Anam Hospital, Seoul 02841, Korea.&amp;#xD;Department of Radiology, Korea University Anam Hospital, Seoul 02841, Korea.&lt;/auth-address&gt;&lt;titles&gt;&lt;title&gt;Deep Active Learning for Automatic Segmentation of Maxillary Sinus Lesions Using a Convolutional Neural Network&lt;/title&gt;&lt;secondary-title&gt;Diagnostics (Basel)&lt;/secondary-title&gt;&lt;/titles&gt;&lt;periodical&gt;&lt;full-title&gt;Diagnostics (Basel)&lt;/full-title&gt;&lt;/periodical&gt;&lt;volume&gt;11&lt;/volume&gt;&lt;number&gt;4&lt;/number&gt;&lt;edition&gt;20210412&lt;/edition&gt;&lt;keywords&gt;&lt;keyword&gt;active learning&lt;/keyword&gt;&lt;keyword&gt;convolutional neural network&lt;/keyword&gt;&lt;keyword&gt;deep learning&lt;/keyword&gt;&lt;keyword&gt;maxillary sinusitis&lt;/keyword&gt;&lt;keyword&gt;segmentation&lt;/keyword&gt;&lt;/keywords&gt;&lt;dates&gt;&lt;year&gt;2021&lt;/year&gt;&lt;pub-dates&gt;&lt;date&gt;Apr 12&lt;/date&gt;&lt;/pub-dates&gt;&lt;/dates&gt;&lt;isbn&gt;2075-4418 (Print)&amp;#xD;2075-4418&lt;/isbn&gt;&lt;accession-num&gt;33921353&lt;/accession-num&gt;&lt;urls&gt;&lt;/urls&gt;&lt;custom1&gt;The authors declare no conflict of interest.&lt;/custom1&gt;&lt;custom2&gt;PMC8070431&lt;/custom2&gt;&lt;electronic-resource-num&gt;10.3390/diagnostics11040688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  <w:vMerge w:val="restart"/>
          </w:tcPr>
          <w:p w14:paraId="55D505E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xillary Sinus Lesions</w:t>
            </w:r>
          </w:p>
        </w:tc>
        <w:tc>
          <w:tcPr>
            <w:tcW w:w="781" w:type="dxa"/>
            <w:vMerge w:val="restart"/>
          </w:tcPr>
          <w:p w14:paraId="684F5CF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3</w:t>
            </w:r>
          </w:p>
        </w:tc>
        <w:tc>
          <w:tcPr>
            <w:tcW w:w="864" w:type="dxa"/>
            <w:vMerge w:val="restart"/>
          </w:tcPr>
          <w:p w14:paraId="47AE03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0 and 90 kVp, 5 and 4 mA, 16.8 and 14.3 s.</w:t>
            </w:r>
          </w:p>
          <w:p w14:paraId="79BB314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230 x 170 mm and 170x 135 mm</w:t>
            </w:r>
          </w:p>
          <w:p w14:paraId="1D5E49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cal spot=0.58 and 0.70 mm</w:t>
            </w:r>
          </w:p>
        </w:tc>
        <w:tc>
          <w:tcPr>
            <w:tcW w:w="616" w:type="dxa"/>
            <w:vMerge w:val="restart"/>
          </w:tcPr>
          <w:p w14:paraId="452E3CE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IEW Modeler</w:t>
            </w:r>
          </w:p>
        </w:tc>
        <w:tc>
          <w:tcPr>
            <w:tcW w:w="0" w:type="auto"/>
            <w:vMerge w:val="restart"/>
          </w:tcPr>
          <w:p w14:paraId="19E42DE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Segmentation</w:t>
            </w:r>
          </w:p>
        </w:tc>
        <w:tc>
          <w:tcPr>
            <w:tcW w:w="0" w:type="auto"/>
            <w:vMerge w:val="restart"/>
          </w:tcPr>
          <w:p w14:paraId="61C2070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nnU-Net</w:t>
            </w:r>
          </w:p>
        </w:tc>
        <w:tc>
          <w:tcPr>
            <w:tcW w:w="0" w:type="auto"/>
            <w:gridSpan w:val="2"/>
          </w:tcPr>
          <w:p w14:paraId="6B9396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80228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</w:t>
            </w:r>
            <w:r w:rsidRPr="00211CFD">
              <w:rPr>
                <w:rFonts w:asciiTheme="majorBidi" w:hAnsiTheme="majorBidi" w:cstheme="majorBidi"/>
                <w:sz w:val="16"/>
                <w:szCs w:val="16"/>
                <w:vertAlign w:val="superscript"/>
              </w:rPr>
              <w:t>st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Step</w:t>
            </w:r>
          </w:p>
          <w:p w14:paraId="25C6B2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Manual)</w:t>
            </w:r>
          </w:p>
        </w:tc>
        <w:tc>
          <w:tcPr>
            <w:tcW w:w="0" w:type="auto"/>
            <w:gridSpan w:val="2"/>
          </w:tcPr>
          <w:p w14:paraId="52B1C21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</w:t>
            </w:r>
            <w:r w:rsidRPr="00211CFD">
              <w:rPr>
                <w:rFonts w:asciiTheme="majorBidi" w:hAnsiTheme="majorBidi" w:cstheme="majorBidi"/>
                <w:sz w:val="16"/>
                <w:szCs w:val="16"/>
                <w:vertAlign w:val="superscript"/>
              </w:rPr>
              <w:t>nd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Step</w:t>
            </w:r>
          </w:p>
          <w:p w14:paraId="087052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Manually modified CNN- Assisted)</w:t>
            </w:r>
          </w:p>
        </w:tc>
        <w:tc>
          <w:tcPr>
            <w:tcW w:w="0" w:type="auto"/>
            <w:gridSpan w:val="3"/>
          </w:tcPr>
          <w:p w14:paraId="5823CB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ast Step</w:t>
            </w:r>
          </w:p>
          <w:p w14:paraId="70380F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CNN- Assisted)</w:t>
            </w:r>
          </w:p>
        </w:tc>
        <w:tc>
          <w:tcPr>
            <w:tcW w:w="678" w:type="dxa"/>
            <w:vMerge w:val="restart"/>
          </w:tcPr>
          <w:p w14:paraId="31A4E6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algorithm made segmentation protocols faster and more accurate. </w:t>
            </w:r>
          </w:p>
        </w:tc>
      </w:tr>
      <w:tr w:rsidR="00211CFD" w:rsidRPr="00211CFD" w14:paraId="327F82DC" w14:textId="77777777" w:rsidTr="00211CFD">
        <w:trPr>
          <w:trHeight w:val="88"/>
        </w:trPr>
        <w:tc>
          <w:tcPr>
            <w:tcW w:w="885" w:type="dxa"/>
            <w:vMerge/>
          </w:tcPr>
          <w:p w14:paraId="37C175C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13D024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3324114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9B6969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3CBC36F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B954AD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965F5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67927F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</w:t>
            </w:r>
          </w:p>
        </w:tc>
        <w:tc>
          <w:tcPr>
            <w:tcW w:w="0" w:type="auto"/>
          </w:tcPr>
          <w:p w14:paraId="7A3511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ir</w:t>
            </w:r>
          </w:p>
        </w:tc>
        <w:tc>
          <w:tcPr>
            <w:tcW w:w="0" w:type="auto"/>
          </w:tcPr>
          <w:p w14:paraId="60F319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20 ± 0.17</w:t>
            </w:r>
          </w:p>
        </w:tc>
        <w:tc>
          <w:tcPr>
            <w:tcW w:w="0" w:type="auto"/>
            <w:gridSpan w:val="2"/>
          </w:tcPr>
          <w:p w14:paraId="6914B20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25 ±0.16</w:t>
            </w:r>
          </w:p>
        </w:tc>
        <w:tc>
          <w:tcPr>
            <w:tcW w:w="0" w:type="auto"/>
            <w:gridSpan w:val="3"/>
          </w:tcPr>
          <w:p w14:paraId="59FFB4F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930 ± 0.16</w:t>
            </w:r>
          </w:p>
        </w:tc>
        <w:tc>
          <w:tcPr>
            <w:tcW w:w="678" w:type="dxa"/>
            <w:vMerge/>
          </w:tcPr>
          <w:p w14:paraId="41CEB84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5DA9938" w14:textId="77777777" w:rsidTr="00211CFD">
        <w:trPr>
          <w:trHeight w:val="87"/>
        </w:trPr>
        <w:tc>
          <w:tcPr>
            <w:tcW w:w="885" w:type="dxa"/>
            <w:vMerge/>
          </w:tcPr>
          <w:p w14:paraId="60CC055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0DF4D4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048E2D6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5D6FDC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277D042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215929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0A5110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78A3A0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7CE0967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esion</w:t>
            </w:r>
          </w:p>
        </w:tc>
        <w:tc>
          <w:tcPr>
            <w:tcW w:w="0" w:type="auto"/>
          </w:tcPr>
          <w:p w14:paraId="4EF8A24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70 ± 0.18</w:t>
            </w:r>
          </w:p>
        </w:tc>
        <w:tc>
          <w:tcPr>
            <w:tcW w:w="0" w:type="auto"/>
            <w:gridSpan w:val="2"/>
          </w:tcPr>
          <w:p w14:paraId="33774CC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50 ± 0.19</w:t>
            </w:r>
          </w:p>
        </w:tc>
        <w:tc>
          <w:tcPr>
            <w:tcW w:w="0" w:type="auto"/>
            <w:gridSpan w:val="3"/>
          </w:tcPr>
          <w:p w14:paraId="02CA0C6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60 ± 0.18</w:t>
            </w:r>
          </w:p>
        </w:tc>
        <w:tc>
          <w:tcPr>
            <w:tcW w:w="678" w:type="dxa"/>
            <w:vMerge/>
          </w:tcPr>
          <w:p w14:paraId="1C495F5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4E2FD05" w14:textId="77777777" w:rsidTr="00211CFD">
        <w:trPr>
          <w:trHeight w:val="80"/>
        </w:trPr>
        <w:tc>
          <w:tcPr>
            <w:tcW w:w="885" w:type="dxa"/>
            <w:vMerge/>
          </w:tcPr>
          <w:p w14:paraId="6E34CE4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7ADBAC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58682CF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2F9196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7F3F3B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7E7B8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FA5357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1000136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</w:t>
            </w:r>
          </w:p>
        </w:tc>
        <w:tc>
          <w:tcPr>
            <w:tcW w:w="0" w:type="auto"/>
          </w:tcPr>
          <w:p w14:paraId="6DF5511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77342D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824.0 s</w:t>
            </w:r>
          </w:p>
        </w:tc>
        <w:tc>
          <w:tcPr>
            <w:tcW w:w="0" w:type="auto"/>
            <w:gridSpan w:val="2"/>
            <w:vMerge w:val="restart"/>
          </w:tcPr>
          <w:p w14:paraId="27AF56C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493.2 s</w:t>
            </w:r>
          </w:p>
        </w:tc>
        <w:tc>
          <w:tcPr>
            <w:tcW w:w="0" w:type="auto"/>
            <w:gridSpan w:val="3"/>
            <w:vMerge w:val="restart"/>
          </w:tcPr>
          <w:p w14:paraId="0CA1F5C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62.7 s</w:t>
            </w:r>
          </w:p>
        </w:tc>
        <w:tc>
          <w:tcPr>
            <w:tcW w:w="678" w:type="dxa"/>
            <w:vMerge/>
          </w:tcPr>
          <w:p w14:paraId="3C5E9E1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55B8F15B" w14:textId="77777777" w:rsidTr="00211CFD">
        <w:trPr>
          <w:trHeight w:val="80"/>
        </w:trPr>
        <w:tc>
          <w:tcPr>
            <w:tcW w:w="885" w:type="dxa"/>
            <w:vMerge/>
          </w:tcPr>
          <w:p w14:paraId="631172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2F6434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323F3C4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3EF8AD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651CB18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8D319A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758BE97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38782B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0AEB1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8E1065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</w:tcPr>
          <w:p w14:paraId="4BBE035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3"/>
            <w:vMerge/>
          </w:tcPr>
          <w:p w14:paraId="5391F2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  <w:vMerge/>
          </w:tcPr>
          <w:p w14:paraId="2115A07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0CE7CA6" w14:textId="77777777" w:rsidTr="00211CFD">
        <w:trPr>
          <w:trHeight w:val="332"/>
        </w:trPr>
        <w:tc>
          <w:tcPr>
            <w:tcW w:w="885" w:type="dxa"/>
          </w:tcPr>
          <w:p w14:paraId="331015E3" w14:textId="344273DA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rhan et al. 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Orhan&lt;/Author&gt;&lt;Year&gt;2020&lt;/Year&gt;&lt;RecNum&gt;46&lt;/RecNum&gt;&lt;DisplayText&gt;[3]&lt;/DisplayText&gt;&lt;record&gt;&lt;rec-number&gt;46&lt;/rec-number&gt;&lt;foreign-keys&gt;&lt;key app="EN" db-id="rfafv2rvw2re0netpx6xdvwk5te5szpaf2av" timestamp="1680890707"&gt;46&lt;/key&gt;&lt;/foreign-keys&gt;&lt;ref-type name="Journal Article"&gt;17&lt;/ref-type&gt;&lt;contributors&gt;&lt;authors&gt;&lt;author&gt;Orhan, K.&lt;/author&gt;&lt;author&gt;Bayrakdar, I. S.&lt;/author&gt;&lt;author&gt;Ezhov, M.&lt;/author&gt;&lt;author&gt;Kravtsov, A.&lt;/author&gt;&lt;author&gt;Özyürek, T.&lt;/author&gt;&lt;/authors&gt;&lt;/contributors&gt;&lt;auth-address&gt;Department of Oral and Maxillofacial Radiology, Faculty of Dentistry, Ankara University, Ankara, Turkey.&amp;#xD;Department of Oral and Maxillofacial Radiology, Faculty of Dentistry, Eskisehir Osmangazi University, Eskişehir, Turkey.&amp;#xD;Diagnocat Inc, San Francisco, CA, USA.&amp;#xD;Department of Endodontics, Faculty of Dentistry, Istanbul Medeniyet University, Istanbul, Turkey.&lt;/auth-address&gt;&lt;titles&gt;&lt;title&gt;Evaluation of artificial intelligence for detecting periapical pathosis on cone-beam computed tomography scans&lt;/title&gt;&lt;secondary-title&gt;Int Endod J&lt;/secondary-title&gt;&lt;/titles&gt;&lt;periodical&gt;&lt;full-title&gt;Int Endod J&lt;/full-title&gt;&lt;/periodical&gt;&lt;pages&gt;680-689&lt;/pages&gt;&lt;volume&gt;53&lt;/volume&gt;&lt;number&gt;5&lt;/number&gt;&lt;edition&gt;20200203&lt;/edition&gt;&lt;keywords&gt;&lt;keyword&gt;Artificial Intelligence&lt;/keyword&gt;&lt;keyword&gt;Cone-Beam Computed Tomography&lt;/keyword&gt;&lt;keyword&gt;Humans&lt;/keyword&gt;&lt;keyword&gt;*Periapical Diseases&lt;/keyword&gt;&lt;keyword&gt;Reproducibility of Results&lt;/keyword&gt;&lt;keyword&gt;Tooth Root&lt;/keyword&gt;&lt;keyword&gt;deep learning&lt;/keyword&gt;&lt;keyword&gt;periapical pathology&lt;/keyword&gt;&lt;/keywords&gt;&lt;dates&gt;&lt;year&gt;2020&lt;/year&gt;&lt;pub-dates&gt;&lt;date&gt;May&lt;/date&gt;&lt;/pub-dates&gt;&lt;/dates&gt;&lt;isbn&gt;0143-2885&lt;/isbn&gt;&lt;accession-num&gt;31922612&lt;/accession-num&gt;&lt;urls&gt;&lt;/urls&gt;&lt;electronic-resource-num&gt;10.1111/iej.13265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0B24798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eriapical pathosis</w:t>
            </w:r>
          </w:p>
        </w:tc>
        <w:tc>
          <w:tcPr>
            <w:tcW w:w="781" w:type="dxa"/>
          </w:tcPr>
          <w:p w14:paraId="11574E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53</w:t>
            </w:r>
          </w:p>
        </w:tc>
        <w:tc>
          <w:tcPr>
            <w:tcW w:w="864" w:type="dxa"/>
          </w:tcPr>
          <w:p w14:paraId="5D7D3D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94 kVp, 14 mA, 360° rotation, 27 s. </w:t>
            </w:r>
          </w:p>
          <w:p w14:paraId="28AE88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FOV=5 x 5.5 (0.075 mm3 and 0.100 mm3 voxel</w:t>
            </w:r>
          </w:p>
          <w:p w14:paraId="4AB7D7F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ize), 5 x 5.5 (0.150 mm3 voxel size) and a 10 x 5.5 (0.200 mm3 voxel size) with isotropic voxels.</w:t>
            </w:r>
          </w:p>
        </w:tc>
        <w:tc>
          <w:tcPr>
            <w:tcW w:w="616" w:type="dxa"/>
          </w:tcPr>
          <w:p w14:paraId="09E4F86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Diagnocat Inc.                                   </w:t>
            </w:r>
          </w:p>
        </w:tc>
        <w:tc>
          <w:tcPr>
            <w:tcW w:w="0" w:type="auto"/>
          </w:tcPr>
          <w:p w14:paraId="301B0A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Segmentation</w:t>
            </w:r>
          </w:p>
        </w:tc>
        <w:tc>
          <w:tcPr>
            <w:tcW w:w="0" w:type="auto"/>
          </w:tcPr>
          <w:p w14:paraId="1880ADB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-Net</w:t>
            </w:r>
          </w:p>
        </w:tc>
        <w:tc>
          <w:tcPr>
            <w:tcW w:w="0" w:type="auto"/>
            <w:gridSpan w:val="8"/>
          </w:tcPr>
          <w:p w14:paraId="1B95860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reliability of correctly detecting=92.8%.</w:t>
            </w:r>
          </w:p>
          <w:p w14:paraId="52444D2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= 0.89 P= 0.95 F= 0.93</w:t>
            </w:r>
          </w:p>
          <w:p w14:paraId="2150C65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re was no significant difference between the two measurement methods (P &gt; 0.05)</w:t>
            </w:r>
          </w:p>
        </w:tc>
        <w:tc>
          <w:tcPr>
            <w:tcW w:w="678" w:type="dxa"/>
          </w:tcPr>
          <w:p w14:paraId="32D66E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presented automatic segme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tation algorithm showed comparable results of volumetric measurements of the lesions with manual segmentation techniques.</w:t>
            </w:r>
          </w:p>
          <w:p w14:paraId="674E45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5DA2C951" w14:textId="77777777" w:rsidTr="00211CFD">
        <w:trPr>
          <w:trHeight w:val="1134"/>
        </w:trPr>
        <w:tc>
          <w:tcPr>
            <w:tcW w:w="885" w:type="dxa"/>
          </w:tcPr>
          <w:p w14:paraId="4C90CB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Zheng et al.</w:t>
            </w:r>
          </w:p>
          <w:p w14:paraId="69C922B4" w14:textId="34A6DE8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eng&lt;/Author&gt;&lt;Year&gt;2021&lt;/Year&gt;&lt;RecNum&gt;47&lt;/RecNum&gt;&lt;DisplayText&gt;[4]&lt;/DisplayText&gt;&lt;record&gt;&lt;rec-number&gt;47&lt;/rec-number&gt;&lt;foreign-keys&gt;&lt;key app="EN" db-id="rfafv2rvw2re0netpx6xdvwk5te5szpaf2av" timestamp="1680890853"&gt;47&lt;/key&gt;&lt;/foreign-keys&gt;&lt;ref-type name="Journal Article"&gt;17&lt;/ref-type&gt;&lt;contributors&gt;&lt;authors&gt;&lt;author&gt;Z. Zheng&lt;/author&gt;&lt;author&gt;H. Yan&lt;/author&gt;&lt;author&gt;F. C. Setzer&lt;/author&gt;&lt;author&gt;K. J. Shi&lt;/author&gt;&lt;author&gt;M. Mupparapu&lt;/author&gt;&lt;author&gt;J. Li&lt;/author&gt;&lt;/authors&gt;&lt;/contributors&gt;&lt;titles&gt;&lt;title&gt;Anatomically Constrained Deep Learning for Automating Dental CBCT Segmentation and Lesion Detection&lt;/title&gt;&lt;secondary-title&gt;IEEE Transactions on Automation Science and Engineering&lt;/secondary-title&gt;&lt;/titles&gt;&lt;periodical&gt;&lt;full-title&gt;IEEE Transactions on Automation Science and Engineering&lt;/full-title&gt;&lt;/periodical&gt;&lt;pages&gt;603-614&lt;/pages&gt;&lt;volume&gt;18&lt;/volume&gt;&lt;number&gt;2&lt;/number&gt;&lt;dates&gt;&lt;year&gt;2021&lt;/year&gt;&lt;/dates&gt;&lt;isbn&gt;1558-3783&lt;/isbn&gt;&lt;urls&gt;&lt;/urls&gt;&lt;electronic-resource-num&gt;10.1109/TASE.2020.3025871&lt;/electronic-resource-num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4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644553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ental CBCT</w:t>
            </w:r>
          </w:p>
          <w:p w14:paraId="52AD5F8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esion Detection</w:t>
            </w:r>
          </w:p>
        </w:tc>
        <w:tc>
          <w:tcPr>
            <w:tcW w:w="781" w:type="dxa"/>
          </w:tcPr>
          <w:p w14:paraId="6035A4E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:20</w:t>
            </w:r>
          </w:p>
          <w:p w14:paraId="05038E2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15</w:t>
            </w:r>
          </w:p>
          <w:p w14:paraId="74723B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:5</w:t>
            </w:r>
          </w:p>
        </w:tc>
        <w:tc>
          <w:tcPr>
            <w:tcW w:w="864" w:type="dxa"/>
          </w:tcPr>
          <w:p w14:paraId="5D70C17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10 kVp, 5.14–89.37 mAs. </w:t>
            </w:r>
          </w:p>
          <w:p w14:paraId="49B9F2A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</w:t>
            </w:r>
          </w:p>
          <w:p w14:paraId="7D9DD7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6 × 6 cm, 8 ×</w:t>
            </w:r>
          </w:p>
          <w:p w14:paraId="2B61B24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8 cm, 12 × 8 cm, 15 × 12 cm, 15 × 15 cm.</w:t>
            </w:r>
          </w:p>
        </w:tc>
        <w:tc>
          <w:tcPr>
            <w:tcW w:w="616" w:type="dxa"/>
          </w:tcPr>
          <w:p w14:paraId="5E021B9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TK-SNAP</w:t>
            </w:r>
          </w:p>
        </w:tc>
        <w:tc>
          <w:tcPr>
            <w:tcW w:w="0" w:type="auto"/>
          </w:tcPr>
          <w:p w14:paraId="11E99E7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tandard Dense U-Net</w:t>
            </w:r>
          </w:p>
        </w:tc>
        <w:tc>
          <w:tcPr>
            <w:tcW w:w="0" w:type="auto"/>
          </w:tcPr>
          <w:p w14:paraId="4A7011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natomically constrained Dense U-Net</w:t>
            </w:r>
          </w:p>
        </w:tc>
        <w:tc>
          <w:tcPr>
            <w:tcW w:w="0" w:type="auto"/>
            <w:gridSpan w:val="8"/>
          </w:tcPr>
          <w:p w14:paraId="484BA5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 range: 0.83 to 0.9</w:t>
            </w:r>
          </w:p>
          <w:p w14:paraId="192B116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 range: 0.8 to 0.84</w:t>
            </w:r>
          </w:p>
          <w:p w14:paraId="2447955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 range for lesion detection: 0.672 to 0.741</w:t>
            </w:r>
          </w:p>
        </w:tc>
        <w:tc>
          <w:tcPr>
            <w:tcW w:w="678" w:type="dxa"/>
          </w:tcPr>
          <w:p w14:paraId="69397DF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lgorithm performed well and can be used in dental practices. The proposed automatic technique outperformed both the standard Dense UNet and manual segmentation techniques in both lesion detection precisi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on and DICE indices.</w:t>
            </w:r>
          </w:p>
        </w:tc>
      </w:tr>
      <w:tr w:rsidR="00211CFD" w:rsidRPr="00211CFD" w14:paraId="2544438F" w14:textId="77777777" w:rsidTr="00211CFD">
        <w:trPr>
          <w:trHeight w:val="332"/>
        </w:trPr>
        <w:tc>
          <w:tcPr>
            <w:tcW w:w="1698" w:type="dxa"/>
            <w:gridSpan w:val="2"/>
          </w:tcPr>
          <w:p w14:paraId="49121F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lastRenderedPageBreak/>
              <w:t xml:space="preserve">  </w:t>
            </w: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Jaws(Maxilla and Mandible)</w:t>
            </w:r>
          </w:p>
        </w:tc>
        <w:tc>
          <w:tcPr>
            <w:tcW w:w="781" w:type="dxa"/>
          </w:tcPr>
          <w:p w14:paraId="573D8AB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6EFF5E4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55D0B4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2B491E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44E5A0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6CE0BC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04A0BB7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236DA91" w14:textId="77777777" w:rsidTr="00211CFD">
        <w:trPr>
          <w:trHeight w:val="332"/>
        </w:trPr>
        <w:tc>
          <w:tcPr>
            <w:tcW w:w="885" w:type="dxa"/>
          </w:tcPr>
          <w:p w14:paraId="46E086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organ et al.</w:t>
            </w:r>
          </w:p>
          <w:p w14:paraId="2E924716" w14:textId="157E376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b3JnYW48L0F1dGhvcj48WWVhcj4yMDIyPC9ZZWFyPjxS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b3JnYW48L0F1dGhvcj48WWVhcj4yMDIyPC9ZZWFyPjxS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5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CBDED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xillary Sinus</w:t>
            </w:r>
          </w:p>
        </w:tc>
        <w:tc>
          <w:tcPr>
            <w:tcW w:w="781" w:type="dxa"/>
          </w:tcPr>
          <w:p w14:paraId="5D3A53A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64 sinuses</w:t>
            </w:r>
          </w:p>
        </w:tc>
        <w:tc>
          <w:tcPr>
            <w:tcW w:w="864" w:type="dxa"/>
          </w:tcPr>
          <w:p w14:paraId="21A7CC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</w:t>
            </w:r>
          </w:p>
          <w:p w14:paraId="3D645D6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4 × 19, 17 × 12, 16 × 16 , 15 × 12 , 14 × 10 , 10 × 10 , 10 × 5</w:t>
            </w:r>
          </w:p>
          <w:p w14:paraId="4E60B7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, 8 × 8</w:t>
            </w:r>
          </w:p>
          <w:p w14:paraId="6F7701F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0.1-0.3mm</w:t>
            </w:r>
          </w:p>
        </w:tc>
        <w:tc>
          <w:tcPr>
            <w:tcW w:w="616" w:type="dxa"/>
          </w:tcPr>
          <w:p w14:paraId="4393552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 Innovation Suite (version 23.0, Materialise N.V., Leuven, Belgium)</w:t>
            </w:r>
          </w:p>
        </w:tc>
        <w:tc>
          <w:tcPr>
            <w:tcW w:w="0" w:type="auto"/>
          </w:tcPr>
          <w:p w14:paraId="063736F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mi-automatic segmentation</w:t>
            </w:r>
          </w:p>
        </w:tc>
        <w:tc>
          <w:tcPr>
            <w:tcW w:w="0" w:type="auto"/>
          </w:tcPr>
          <w:p w14:paraId="0F43EA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3D U-Net </w:t>
            </w:r>
          </w:p>
        </w:tc>
        <w:tc>
          <w:tcPr>
            <w:tcW w:w="0" w:type="auto"/>
            <w:gridSpan w:val="8"/>
          </w:tcPr>
          <w:p w14:paraId="3B857C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:</w:t>
            </w:r>
          </w:p>
          <w:p w14:paraId="0AFB26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984±0.004</w:t>
            </w:r>
          </w:p>
          <w:p w14:paraId="5FF8DC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95%HD=0.232±0.059</w:t>
            </w:r>
          </w:p>
          <w:p w14:paraId="69375D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oU=0.968±0.008</w:t>
            </w:r>
          </w:p>
          <w:p w14:paraId="0BFD556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erage time=24.4 s</w:t>
            </w:r>
          </w:p>
          <w:p w14:paraId="10C1CE5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mi-automatic:</w:t>
            </w:r>
          </w:p>
          <w:p w14:paraId="7614F65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erage time=60.8 min(3649.8s)</w:t>
            </w:r>
          </w:p>
          <w:p w14:paraId="1D3AEC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789D363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utomated segmentation method showed higher accuracy, better consistency, and faster performance compared to the semi-automatic segmentation method.</w:t>
            </w:r>
          </w:p>
        </w:tc>
      </w:tr>
      <w:tr w:rsidR="00211CFD" w:rsidRPr="00211CFD" w14:paraId="0B3C932E" w14:textId="77777777" w:rsidTr="00211CFD">
        <w:trPr>
          <w:trHeight w:val="332"/>
        </w:trPr>
        <w:tc>
          <w:tcPr>
            <w:tcW w:w="885" w:type="dxa"/>
          </w:tcPr>
          <w:p w14:paraId="4D6BB1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Jeoun et al.</w:t>
            </w:r>
          </w:p>
          <w:p w14:paraId="37922B52" w14:textId="34A66285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ZW91bjwvQXV0aG9yPjxZZWFyPjIwMjI8L1llYXI+PFJl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ZW91bjwvQXV0aG9yPjxZZWFyPjIwMjI8L1llYXI+PFJl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6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7D94B4B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dibular Canals</w:t>
            </w:r>
          </w:p>
        </w:tc>
        <w:tc>
          <w:tcPr>
            <w:tcW w:w="781" w:type="dxa"/>
          </w:tcPr>
          <w:p w14:paraId="4CE4C4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60</w:t>
            </w:r>
          </w:p>
          <w:p w14:paraId="7F484A9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20</w:t>
            </w:r>
          </w:p>
          <w:p w14:paraId="13638B0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:20</w:t>
            </w:r>
          </w:p>
        </w:tc>
        <w:tc>
          <w:tcPr>
            <w:tcW w:w="864" w:type="dxa"/>
          </w:tcPr>
          <w:p w14:paraId="6CD980A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80 kVp and 8 mA </w:t>
            </w:r>
          </w:p>
          <w:p w14:paraId="6F2983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 841 x 841 x 289 pixels</w:t>
            </w:r>
          </w:p>
          <w:p w14:paraId="269B112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s=0.2 x 0.2 x 0.2 mm3,</w:t>
            </w:r>
          </w:p>
        </w:tc>
        <w:tc>
          <w:tcPr>
            <w:tcW w:w="616" w:type="dxa"/>
          </w:tcPr>
          <w:p w14:paraId="25EE902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slicer</w:t>
            </w:r>
          </w:p>
        </w:tc>
        <w:tc>
          <w:tcPr>
            <w:tcW w:w="0" w:type="auto"/>
          </w:tcPr>
          <w:p w14:paraId="4C1C6FA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anal-Net, 2D U-Net, SegNet, 3D U-Net, 3D U-Net with MPL (MPL 3D U-Net), and 3D U-Net with ConvLSTM (ConvLSTM 3D U-Net)</w:t>
            </w:r>
          </w:p>
        </w:tc>
        <w:tc>
          <w:tcPr>
            <w:tcW w:w="0" w:type="auto"/>
          </w:tcPr>
          <w:p w14:paraId="79F4F4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ntinuity-aware contextual network (Canal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noBreakHyphen/>
              <w:t>Net)</w:t>
            </w:r>
          </w:p>
        </w:tc>
        <w:tc>
          <w:tcPr>
            <w:tcW w:w="0" w:type="auto"/>
            <w:gridSpan w:val="8"/>
          </w:tcPr>
          <w:p w14:paraId="4566C5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anal-Net:</w:t>
            </w:r>
          </w:p>
          <w:p w14:paraId="12C5F9A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87±0.05</w:t>
            </w:r>
          </w:p>
          <w:p w14:paraId="5006B8A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JI=0.80±0.06</w:t>
            </w:r>
          </w:p>
          <w:p w14:paraId="2CE7DC9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=0.89±0.06</w:t>
            </w:r>
          </w:p>
          <w:p w14:paraId="5605EC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=0.88±0.06</w:t>
            </w:r>
          </w:p>
        </w:tc>
        <w:tc>
          <w:tcPr>
            <w:tcW w:w="678" w:type="dxa"/>
          </w:tcPr>
          <w:p w14:paraId="3C59BE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ethod showed superior performance compared to other networks.</w:t>
            </w:r>
          </w:p>
          <w:p w14:paraId="59F79C8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method can be used before extraction and implant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surgeries for complication prevention.  The proposed automatic segmentation model showed better   Dice similarity coefficient scores and mean curve distance compared to other networks such as 2D U-Net, SegNet, 3D U-Net, MPL 3D U-Net, and ConvLSTM 3D U-Net in 2D and 3D performances. In addition, the system improved structural continuity and boundary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etails of the mandibular canal in CBCT radiographs.</w:t>
            </w:r>
          </w:p>
        </w:tc>
      </w:tr>
      <w:tr w:rsidR="00211CFD" w:rsidRPr="00211CFD" w14:paraId="3F180D67" w14:textId="77777777" w:rsidTr="00211CFD">
        <w:trPr>
          <w:trHeight w:val="332"/>
        </w:trPr>
        <w:tc>
          <w:tcPr>
            <w:tcW w:w="885" w:type="dxa"/>
          </w:tcPr>
          <w:p w14:paraId="2DE6FEAA" w14:textId="6B793235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Verhelst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WZXJoZWxzdDwvQXV0aG9yPjxZZWFyPjIwMjE8L1llYXI+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WZXJoZWxzdDwvQXV0aG9yPjxZZWFyPjIwMjE8L1llYXI+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7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1C4870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Human Mandible</w:t>
            </w:r>
          </w:p>
        </w:tc>
        <w:tc>
          <w:tcPr>
            <w:tcW w:w="781" w:type="dxa"/>
          </w:tcPr>
          <w:p w14:paraId="3B7C745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130</w:t>
            </w:r>
          </w:p>
          <w:p w14:paraId="308786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30</w:t>
            </w:r>
          </w:p>
        </w:tc>
        <w:tc>
          <w:tcPr>
            <w:tcW w:w="864" w:type="dxa"/>
          </w:tcPr>
          <w:p w14:paraId="5A31114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10 kV and 4.3mA </w:t>
            </w:r>
          </w:p>
          <w:p w14:paraId="2771A01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24 × 19cm</w:t>
            </w:r>
          </w:p>
          <w:p w14:paraId="4D17B2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0.3mm3</w:t>
            </w:r>
          </w:p>
        </w:tc>
        <w:tc>
          <w:tcPr>
            <w:tcW w:w="616" w:type="dxa"/>
          </w:tcPr>
          <w:p w14:paraId="213531E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mage J and Mimics</w:t>
            </w:r>
          </w:p>
        </w:tc>
        <w:tc>
          <w:tcPr>
            <w:tcW w:w="0" w:type="auto"/>
          </w:tcPr>
          <w:p w14:paraId="10C7790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segmentation</w:t>
            </w:r>
          </w:p>
        </w:tc>
        <w:tc>
          <w:tcPr>
            <w:tcW w:w="0" w:type="auto"/>
          </w:tcPr>
          <w:p w14:paraId="4F7AD7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36B5167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: time= 17s IoU= 94.6%</w:t>
            </w:r>
          </w:p>
          <w:p w14:paraId="5C2C4C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mi-automatic segmentation: time= 1218.4s</w:t>
            </w:r>
          </w:p>
          <w:p w14:paraId="2A6F0AC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Refined AI segmentations (RAI): time= 456.5s </w:t>
            </w:r>
          </w:p>
          <w:p w14:paraId="00FD75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oU= 94.4%</w:t>
            </w:r>
          </w:p>
        </w:tc>
        <w:tc>
          <w:tcPr>
            <w:tcW w:w="678" w:type="dxa"/>
          </w:tcPr>
          <w:p w14:paraId="16A47B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ing the automatic, RAI, and semi-automatic segmentation methods, automatic had the most inter- and intra-observer consistency. Also, the 3 methods showed the accuracy of the same metrics. In addition automatic and RAI techniques could segment structures faster than SA.</w:t>
            </w:r>
          </w:p>
        </w:tc>
      </w:tr>
      <w:tr w:rsidR="00211CFD" w:rsidRPr="00211CFD" w14:paraId="4B2F47F6" w14:textId="77777777" w:rsidTr="00211CFD">
        <w:trPr>
          <w:trHeight w:val="332"/>
        </w:trPr>
        <w:tc>
          <w:tcPr>
            <w:tcW w:w="885" w:type="dxa"/>
          </w:tcPr>
          <w:p w14:paraId="18C709A4" w14:textId="657A1AE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Wang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XYW5nPC9BdXRob3I+PFllYXI+MjAyMTwvWWVhcj48UmVj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XYW5nPC9BdXRob3I+PFllYXI+MjAyMTwvWWVhcj48UmVj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8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6C992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ulticlass segmentation of the jaw, the teeth, and the background</w:t>
            </w:r>
          </w:p>
        </w:tc>
        <w:tc>
          <w:tcPr>
            <w:tcW w:w="781" w:type="dxa"/>
          </w:tcPr>
          <w:p w14:paraId="1E145AF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8</w:t>
            </w:r>
          </w:p>
          <w:p w14:paraId="0DF37DE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training = 80%</w:t>
            </w:r>
          </w:p>
          <w:p w14:paraId="51326A5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20%)</w:t>
            </w:r>
          </w:p>
        </w:tc>
        <w:tc>
          <w:tcPr>
            <w:tcW w:w="864" w:type="dxa"/>
          </w:tcPr>
          <w:p w14:paraId="1625D6B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616" w:type="dxa"/>
          </w:tcPr>
          <w:p w14:paraId="44AAAE7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 Innovation Suite (Version 21.0, Materialise NV, Leuven, Belgium)</w:t>
            </w:r>
          </w:p>
        </w:tc>
        <w:tc>
          <w:tcPr>
            <w:tcW w:w="0" w:type="auto"/>
          </w:tcPr>
          <w:p w14:paraId="62F363A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I model was compared with user-refined AI segmentations (RAI) and semi-automatic segmentation (SA)</w:t>
            </w:r>
          </w:p>
        </w:tc>
        <w:tc>
          <w:tcPr>
            <w:tcW w:w="0" w:type="auto"/>
          </w:tcPr>
          <w:p w14:paraId="2E43748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MS-D network </w:t>
            </w:r>
          </w:p>
        </w:tc>
        <w:tc>
          <w:tcPr>
            <w:tcW w:w="0" w:type="auto"/>
            <w:gridSpan w:val="8"/>
          </w:tcPr>
          <w:p w14:paraId="6CDB58D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: Auto= 25s Manual= 5h</w:t>
            </w:r>
          </w:p>
          <w:p w14:paraId="35EBB6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Jaw: DSC= 0.934 ± 0.019</w:t>
            </w:r>
          </w:p>
          <w:p w14:paraId="2ECFAA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eth: DSC= 0.945 ± 0.021</w:t>
            </w:r>
          </w:p>
          <w:p w14:paraId="6FC1C31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776726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network showed minor surface deviations in comparison with manual segmentation and also a large overlap with manually segmented structures. Additionally, the automatic method was accurate and fast.</w:t>
            </w:r>
          </w:p>
        </w:tc>
      </w:tr>
      <w:tr w:rsidR="00211CFD" w:rsidRPr="00211CFD" w14:paraId="3E9378D4" w14:textId="77777777" w:rsidTr="00211CFD">
        <w:trPr>
          <w:trHeight w:val="332"/>
        </w:trPr>
        <w:tc>
          <w:tcPr>
            <w:tcW w:w="885" w:type="dxa"/>
          </w:tcPr>
          <w:p w14:paraId="6FE87F3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Kwak et al.</w:t>
            </w:r>
          </w:p>
          <w:p w14:paraId="45650219" w14:textId="35F48290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d2FrPC9BdXRob3I+PFllYXI+MjAyMDwvWWVhcj48UmVj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d2FrPC9BdXRob3I+PFllYXI+MjAyMDwvWWVhcj48UmVj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9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4F0E5E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dibular Canal</w:t>
            </w:r>
          </w:p>
        </w:tc>
        <w:tc>
          <w:tcPr>
            <w:tcW w:w="781" w:type="dxa"/>
          </w:tcPr>
          <w:p w14:paraId="7539664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:validation: Test ratio 6:2:2</w:t>
            </w:r>
          </w:p>
        </w:tc>
        <w:tc>
          <w:tcPr>
            <w:tcW w:w="864" w:type="dxa"/>
          </w:tcPr>
          <w:p w14:paraId="36151B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05 kV, 5.0–5.7 mA, a 24 s, </w:t>
            </w:r>
          </w:p>
          <w:p w14:paraId="62DF984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0.2–</w:t>
            </w:r>
          </w:p>
          <w:p w14:paraId="36E257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0.3 mm, </w:t>
            </w:r>
          </w:p>
          <w:p w14:paraId="245121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16 × 16 or 24 × 24</w:t>
            </w:r>
          </w:p>
        </w:tc>
        <w:tc>
          <w:tcPr>
            <w:tcW w:w="616" w:type="dxa"/>
          </w:tcPr>
          <w:p w14:paraId="5780485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 21.0 software (Materialise)</w:t>
            </w:r>
          </w:p>
          <w:p w14:paraId="6F649E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22B27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manual segmentation</w:t>
            </w:r>
          </w:p>
        </w:tc>
        <w:tc>
          <w:tcPr>
            <w:tcW w:w="0" w:type="auto"/>
          </w:tcPr>
          <w:p w14:paraId="4CA3E86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xed-scale dense (MS-D) network architecture</w:t>
            </w:r>
          </w:p>
        </w:tc>
        <w:tc>
          <w:tcPr>
            <w:tcW w:w="0" w:type="auto"/>
            <w:gridSpan w:val="8"/>
          </w:tcPr>
          <w:p w14:paraId="4718737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Global accuracy: (highest)</w:t>
            </w:r>
          </w:p>
          <w:p w14:paraId="101293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UNet:0.99</w:t>
            </w:r>
          </w:p>
          <w:p w14:paraId="33A68FE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SegNet:0.96</w:t>
            </w:r>
          </w:p>
        </w:tc>
        <w:tc>
          <w:tcPr>
            <w:tcW w:w="678" w:type="dxa"/>
          </w:tcPr>
          <w:p w14:paraId="17EB727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2D networks can be applied to the segmentation of a small object like a mandibular canal but they have lower class and mean IoU because they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ignore the spatial contexts in the third dimension. Among the 2D networks, SegNet showed the highest global and class accuracy. But 3D U-Net showed the highest accuracy in every index compared to 2D systems.</w:t>
            </w:r>
          </w:p>
        </w:tc>
      </w:tr>
      <w:tr w:rsidR="00211CFD" w:rsidRPr="00211CFD" w14:paraId="03642C21" w14:textId="77777777" w:rsidTr="00211CFD">
        <w:trPr>
          <w:trHeight w:val="332"/>
        </w:trPr>
        <w:tc>
          <w:tcPr>
            <w:tcW w:w="885" w:type="dxa"/>
          </w:tcPr>
          <w:p w14:paraId="3A8F33E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innema et al.</w:t>
            </w:r>
          </w:p>
          <w:p w14:paraId="22C82647" w14:textId="58315A5B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18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xOTwvWWVhcj48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xOTwvWWVhcj48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0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73712C1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one affected by metal artifacts</w:t>
            </w:r>
          </w:p>
        </w:tc>
        <w:tc>
          <w:tcPr>
            <w:tcW w:w="781" w:type="dxa"/>
          </w:tcPr>
          <w:p w14:paraId="57B52D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</w:t>
            </w:r>
          </w:p>
        </w:tc>
        <w:tc>
          <w:tcPr>
            <w:tcW w:w="864" w:type="dxa"/>
          </w:tcPr>
          <w:p w14:paraId="5CB1652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05 kVp, 6 mA, and an </w:t>
            </w:r>
          </w:p>
          <w:p w14:paraId="1C83404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0.2 mm</w:t>
            </w:r>
          </w:p>
        </w:tc>
        <w:tc>
          <w:tcPr>
            <w:tcW w:w="616" w:type="dxa"/>
          </w:tcPr>
          <w:p w14:paraId="7245777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"INVIVO (Anatomage, </w:t>
            </w:r>
          </w:p>
          <w:p w14:paraId="6E063A9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an Jose, CA, USA)"</w:t>
            </w:r>
          </w:p>
          <w:p w14:paraId="0001E19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33701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SegNet and 2D U-Net and 3D U-Net</w:t>
            </w:r>
          </w:p>
        </w:tc>
        <w:tc>
          <w:tcPr>
            <w:tcW w:w="0" w:type="auto"/>
          </w:tcPr>
          <w:p w14:paraId="504C90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SegNet;  U-Net with fewer filters than the original U-Net; U-Net with the original number of filters;  3D U-Net</w:t>
            </w:r>
          </w:p>
        </w:tc>
        <w:tc>
          <w:tcPr>
            <w:tcW w:w="0" w:type="auto"/>
            <w:gridSpan w:val="8"/>
          </w:tcPr>
          <w:p w14:paraId="2445F3B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:</w:t>
            </w:r>
          </w:p>
          <w:p w14:paraId="2AA363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S-D=0.87±0.06</w:t>
            </w:r>
          </w:p>
          <w:p w14:paraId="592D5C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-Net=0.87±0.07</w:t>
            </w:r>
          </w:p>
          <w:p w14:paraId="3C473D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Net=0.86±0.05</w:t>
            </w:r>
          </w:p>
          <w:p w14:paraId="14063D1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nake evolution algorithm=0.78±0.07</w:t>
            </w:r>
          </w:p>
        </w:tc>
        <w:tc>
          <w:tcPr>
            <w:tcW w:w="678" w:type="dxa"/>
          </w:tcPr>
          <w:p w14:paraId="4E613CB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automatic segmentation performed by the MSD network could preserve more anatomical details and use fewer trainable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parameters compared to U-Net and ResNet CNN architectures. Additionally, all CNN models could outperform the semi-automatic clinical snake evolution algorithm.MS-D successfully segmented the bone structures affected by metal artifacts</w:t>
            </w:r>
          </w:p>
        </w:tc>
      </w:tr>
      <w:tr w:rsidR="00211CFD" w:rsidRPr="00211CFD" w14:paraId="0B7E032B" w14:textId="77777777" w:rsidTr="00211CFD">
        <w:trPr>
          <w:trHeight w:val="332"/>
        </w:trPr>
        <w:tc>
          <w:tcPr>
            <w:tcW w:w="885" w:type="dxa"/>
          </w:tcPr>
          <w:p w14:paraId="34FD9F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anavella et al.</w:t>
            </w:r>
          </w:p>
          <w:p w14:paraId="00CC280B" w14:textId="52B632F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17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YW5hdmVsbGE8L0F1dGhvcj48WWVhcj4yMDE3PC9ZZWFy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YW5hdmVsbGE8L0F1dGhvcj48WWVhcj4yMDE3PC9ZZWFy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1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328F1C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Severely resorbed alveolar sockets </w:t>
            </w:r>
          </w:p>
        </w:tc>
        <w:tc>
          <w:tcPr>
            <w:tcW w:w="781" w:type="dxa"/>
          </w:tcPr>
          <w:p w14:paraId="44D154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9</w:t>
            </w:r>
          </w:p>
        </w:tc>
        <w:tc>
          <w:tcPr>
            <w:tcW w:w="864" w:type="dxa"/>
          </w:tcPr>
          <w:p w14:paraId="2DA121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10 kV, 2 mA, 10 s </w:t>
            </w:r>
          </w:p>
          <w:p w14:paraId="1990B35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lide thickness = 0.4 mm</w:t>
            </w:r>
          </w:p>
          <w:p w14:paraId="5F3D661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OV = 153.60 mm; </w:t>
            </w:r>
          </w:p>
          <w:p w14:paraId="5181D3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ixels size = 0.3 mm; </w:t>
            </w:r>
          </w:p>
        </w:tc>
        <w:tc>
          <w:tcPr>
            <w:tcW w:w="616" w:type="dxa"/>
          </w:tcPr>
          <w:p w14:paraId="7CA349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slicer</w:t>
            </w:r>
          </w:p>
          <w:p w14:paraId="1F59CE6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34FB2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Eight different CNN training strategies, namely 2D (axial, sagittal, and coronal slices),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br/>
              <w:t xml:space="preserve">2.5D (3 and 5 adjacent slices), majority voting, randomly oriented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2D cross-sections and 3D patches</w:t>
            </w:r>
          </w:p>
        </w:tc>
        <w:tc>
          <w:tcPr>
            <w:tcW w:w="0" w:type="auto"/>
          </w:tcPr>
          <w:p w14:paraId="3389B3E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U-Net and the MS-D network</w:t>
            </w:r>
          </w:p>
        </w:tc>
        <w:tc>
          <w:tcPr>
            <w:tcW w:w="0" w:type="auto"/>
            <w:gridSpan w:val="8"/>
          </w:tcPr>
          <w:p w14:paraId="44C7E00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lative error:</w:t>
            </w:r>
          </w:p>
          <w:p w14:paraId="42E9C2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Mimics: 1.5%</w:t>
            </w:r>
          </w:p>
          <w:p w14:paraId="1CCF334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segmentation with Mimics:7%</w:t>
            </w:r>
          </w:p>
          <w:p w14:paraId="53EEEC9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ImageJ:10%</w:t>
            </w:r>
          </w:p>
        </w:tc>
        <w:tc>
          <w:tcPr>
            <w:tcW w:w="678" w:type="dxa"/>
          </w:tcPr>
          <w:p w14:paraId="0FF6D6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imics automatic method showed the highest accuracy and inter-observer similarity and also produced the minim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um errors compared to the ImageJ automatic method and Mimics manual method.</w:t>
            </w:r>
          </w:p>
        </w:tc>
      </w:tr>
      <w:tr w:rsidR="00211CFD" w:rsidRPr="00211CFD" w14:paraId="4002C758" w14:textId="77777777" w:rsidTr="00211CFD">
        <w:trPr>
          <w:trHeight w:val="332"/>
        </w:trPr>
        <w:tc>
          <w:tcPr>
            <w:tcW w:w="885" w:type="dxa"/>
          </w:tcPr>
          <w:p w14:paraId="7C4C51AC" w14:textId="394C9D83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Janssen et al. 2017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YW5zc2VuPC9BdXRob3I+PFllYXI+MjAxNzwvWWVhcj48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YW5zc2VuPC9BdXRob3I+PFllYXI+MjAxNzwvWWVhcj48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2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6E637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ssessment of alveolar cleft grafting procedures (segmentation of the maxillary border adjoining the alveolar</w:t>
            </w:r>
          </w:p>
          <w:p w14:paraId="18EC522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left defect)</w:t>
            </w:r>
          </w:p>
        </w:tc>
        <w:tc>
          <w:tcPr>
            <w:tcW w:w="781" w:type="dxa"/>
          </w:tcPr>
          <w:p w14:paraId="3D18EA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1</w:t>
            </w:r>
          </w:p>
        </w:tc>
        <w:tc>
          <w:tcPr>
            <w:tcW w:w="864" w:type="dxa"/>
          </w:tcPr>
          <w:p w14:paraId="7FDE8C2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0 k, 3 to 8 mA, 20 s</w:t>
            </w:r>
          </w:p>
          <w:p w14:paraId="17B3D99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13 cm</w:t>
            </w:r>
          </w:p>
          <w:p w14:paraId="69B011E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 =0.4 mm.</w:t>
            </w:r>
          </w:p>
        </w:tc>
        <w:tc>
          <w:tcPr>
            <w:tcW w:w="616" w:type="dxa"/>
          </w:tcPr>
          <w:p w14:paraId="22ABE2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iCat 3D Imaging System/ Matlab™ (v2012b, Mathworks, Natick, MA, USA)/ Maxilim™ </w:t>
            </w:r>
          </w:p>
          <w:p w14:paraId="370EAE3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93EE7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0D4999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5B90E2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9</w:t>
            </w:r>
          </w:p>
          <w:p w14:paraId="604600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CC (between the measured volumes of the observers) = 0.98</w:t>
            </w:r>
          </w:p>
        </w:tc>
        <w:tc>
          <w:tcPr>
            <w:tcW w:w="678" w:type="dxa"/>
          </w:tcPr>
          <w:p w14:paraId="78A07DB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findings showed that reproducible accurate evaluation of postoperative alveolar bone volume on CBCT radiographs is difficult even when a semi-automated segmentation protocol is used.</w:t>
            </w:r>
          </w:p>
        </w:tc>
      </w:tr>
      <w:tr w:rsidR="00211CFD" w:rsidRPr="00211CFD" w14:paraId="6A06E37E" w14:textId="77777777" w:rsidTr="00211CFD">
        <w:trPr>
          <w:trHeight w:val="332"/>
        </w:trPr>
        <w:tc>
          <w:tcPr>
            <w:tcW w:w="885" w:type="dxa"/>
          </w:tcPr>
          <w:p w14:paraId="45A63EEE" w14:textId="47731FFD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Xi et al. 2014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YaTwvQXV0aG9yPjxZZWFyPjIwMTQ8L1llYXI+PFJlY051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YaTwvQXV0aG9yPjxZZWFyPjIwMTQ8L1llYXI+PFJlY051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3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5C900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reconstruction of the mandibular condyles</w:t>
            </w:r>
          </w:p>
        </w:tc>
        <w:tc>
          <w:tcPr>
            <w:tcW w:w="781" w:type="dxa"/>
          </w:tcPr>
          <w:p w14:paraId="5B2A2E5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864" w:type="dxa"/>
          </w:tcPr>
          <w:p w14:paraId="7C40206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0 kV, 3–8 mA,  2620 s</w:t>
            </w:r>
          </w:p>
          <w:p w14:paraId="43292CF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 16 cm diameter/22 cm height Voxel size: 0.4 mm</w:t>
            </w:r>
          </w:p>
          <w:p w14:paraId="1DAE2C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Radiation dosage:  136 mSv</w:t>
            </w:r>
          </w:p>
        </w:tc>
        <w:tc>
          <w:tcPr>
            <w:tcW w:w="616" w:type="dxa"/>
          </w:tcPr>
          <w:p w14:paraId="3DDC333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atlab/i-CAT, 3D Imaging System</w:t>
            </w:r>
          </w:p>
          <w:p w14:paraId="43A62FB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981F5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9C142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6194D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3CC81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Semi-automated segmentation with controls (The  validation group in a previous validation study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by Xi et al.)</w:t>
            </w:r>
          </w:p>
        </w:tc>
        <w:tc>
          <w:tcPr>
            <w:tcW w:w="0" w:type="auto"/>
          </w:tcPr>
          <w:p w14:paraId="579BAA7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/A</w:t>
            </w:r>
          </w:p>
        </w:tc>
        <w:tc>
          <w:tcPr>
            <w:tcW w:w="0" w:type="auto"/>
            <w:gridSpan w:val="8"/>
          </w:tcPr>
          <w:p w14:paraId="09E7D57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98</w:t>
            </w:r>
          </w:p>
        </w:tc>
        <w:tc>
          <w:tcPr>
            <w:tcW w:w="678" w:type="dxa"/>
          </w:tcPr>
          <w:p w14:paraId="1DF563E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Compared to other semi-automated models, the presented model could reduce image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post-processing time and improve user-friendliness. Also, it could reduce the magnitude of observer-related errors in comparison with manual methods.</w:t>
            </w:r>
          </w:p>
        </w:tc>
      </w:tr>
      <w:tr w:rsidR="00211CFD" w:rsidRPr="00211CFD" w14:paraId="16ABAF3C" w14:textId="77777777" w:rsidTr="00211CFD">
        <w:trPr>
          <w:trHeight w:val="332"/>
        </w:trPr>
        <w:tc>
          <w:tcPr>
            <w:tcW w:w="885" w:type="dxa"/>
          </w:tcPr>
          <w:p w14:paraId="255250A9" w14:textId="54414129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Antila et al. 2008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ntila&lt;/Author&gt;&lt;Year&gt;2008&lt;/Year&gt;&lt;RecNum&gt;57&lt;/RecNum&gt;&lt;DisplayText&gt;[14]&lt;/DisplayText&gt;&lt;record&gt;&lt;rec-number&gt;57&lt;/rec-number&gt;&lt;foreign-keys&gt;&lt;key app="EN" db-id="rfafv2rvw2re0netpx6xdvwk5te5szpaf2av" timestamp="1680891549"&gt;57&lt;/key&gt;&lt;/foreign-keys&gt;&lt;ref-type name="Journal Article"&gt;17&lt;/ref-type&gt;&lt;contributors&gt;&lt;authors&gt;&lt;author&gt;Antila, K.&lt;/author&gt;&lt;author&gt;Lilja, M.&lt;/author&gt;&lt;author&gt;Kalke, M.&lt;/author&gt;&lt;author&gt;Lötjönen, J.&lt;/author&gt;&lt;/authors&gt;&lt;/contributors&gt;&lt;auth-address&gt;Laboratory of Mathematics in Imaging, Brigham and Women&amp;apos;s Hospital, Harvard Medical School, USA. kari.antila@vtt.fi&lt;/auth-address&gt;&lt;titles&gt;&lt;title&gt;Automatic extraction of mandibular bone geometry for anatomy-based synthetization of radiographs&lt;/title&gt;&lt;secondary-title&gt;Annu Int Conf IEEE Eng Med Biol Soc&lt;/secondary-title&gt;&lt;/titles&gt;&lt;periodical&gt;&lt;full-title&gt;Annu Int Conf IEEE Eng Med Biol Soc&lt;/full-title&gt;&lt;/periodical&gt;&lt;pages&gt;490-3&lt;/pages&gt;&lt;volume&gt;2008&lt;/volume&gt;&lt;keywords&gt;&lt;keyword&gt;Algorithms&lt;/keyword&gt;&lt;keyword&gt;*Artificial Intelligence&lt;/keyword&gt;&lt;keyword&gt;Humans&lt;/keyword&gt;&lt;keyword&gt;Imaging, Three-Dimensional/*methods&lt;/keyword&gt;&lt;keyword&gt;Mandible/*diagnostic imaging&lt;/keyword&gt;&lt;keyword&gt;Pattern Recognition, Automated/*methods&lt;/keyword&gt;&lt;keyword&gt;Radiographic Image Enhancement/methods&lt;/keyword&gt;&lt;keyword&gt;Radiographic Image Interpretation, Computer-Assisted/*methods&lt;/keyword&gt;&lt;keyword&gt;Radiography, Dental/*methods&lt;/keyword&gt;&lt;keyword&gt;Tomography, X-Ray Computed/*methods&lt;/keyword&gt;&lt;/keywords&gt;&lt;dates&gt;&lt;year&gt;2008&lt;/year&gt;&lt;/dates&gt;&lt;isbn&gt;2375-7477 (Print)&amp;#xD;2375-7477&lt;/isbn&gt;&lt;accession-num&gt;19162700&lt;/accession-num&gt;&lt;urls&gt;&lt;/urls&gt;&lt;electronic-resource-num&gt;10.1109/iembs.2008.4649197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4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61ED2E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dibular Bone Geometry</w:t>
            </w:r>
          </w:p>
        </w:tc>
        <w:tc>
          <w:tcPr>
            <w:tcW w:w="781" w:type="dxa"/>
          </w:tcPr>
          <w:p w14:paraId="632B11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4</w:t>
            </w:r>
          </w:p>
        </w:tc>
        <w:tc>
          <w:tcPr>
            <w:tcW w:w="864" w:type="dxa"/>
          </w:tcPr>
          <w:p w14:paraId="064381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300 x 300 x 288 and 450 x 450 x 450 voxels, Voxel Dimensions= 0.13 x 0.13 x 0.13 and 0.35 x 0.35 x 0.35 mm</w:t>
            </w:r>
          </w:p>
        </w:tc>
        <w:tc>
          <w:tcPr>
            <w:tcW w:w="616" w:type="dxa"/>
          </w:tcPr>
          <w:p w14:paraId="66DE26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7384E9D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D0B87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E5AA59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68FC5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4A561C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7A4201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manual segmentation</w:t>
            </w:r>
          </w:p>
        </w:tc>
        <w:tc>
          <w:tcPr>
            <w:tcW w:w="0" w:type="auto"/>
          </w:tcPr>
          <w:p w14:paraId="1E704A0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54D3E9E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ean distance from hand-drawn reference= 0.57 ± 0.16mm</w:t>
            </w:r>
          </w:p>
          <w:p w14:paraId="60C1C93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estimation of tooth orientations was accurate with an error of 0.65 ± 8.0 degrees.</w:t>
            </w:r>
          </w:p>
        </w:tc>
        <w:tc>
          <w:tcPr>
            <w:tcW w:w="678" w:type="dxa"/>
          </w:tcPr>
          <w:p w14:paraId="0552267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segmentation results were very good considering the</w:t>
            </w:r>
          </w:p>
          <w:p w14:paraId="3B998B8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mount of artifacts and variability exhibited by the dataset. The segmentation outcomes were good even with the artifacts and variabilities.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e model was built with the</w:t>
            </w:r>
          </w:p>
          <w:p w14:paraId="0C898E2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pplication of computing simulated images in mind, but</w:t>
            </w:r>
          </w:p>
          <w:p w14:paraId="141F7A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nsidering the outcomes, it could be used for stand-alone segmentation applications.</w:t>
            </w:r>
          </w:p>
        </w:tc>
      </w:tr>
      <w:tr w:rsidR="00211CFD" w:rsidRPr="00211CFD" w14:paraId="33320FCC" w14:textId="77777777" w:rsidTr="00211CFD">
        <w:trPr>
          <w:trHeight w:val="332"/>
        </w:trPr>
        <w:tc>
          <w:tcPr>
            <w:tcW w:w="1698" w:type="dxa"/>
            <w:gridSpan w:val="2"/>
          </w:tcPr>
          <w:p w14:paraId="536E5A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lastRenderedPageBreak/>
              <w:t>Airways</w:t>
            </w:r>
          </w:p>
        </w:tc>
        <w:tc>
          <w:tcPr>
            <w:tcW w:w="781" w:type="dxa"/>
          </w:tcPr>
          <w:p w14:paraId="4B9C5C4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488DED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07CB3D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B0E98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9FEF9B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65BFC16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086C061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74E5713B" w14:textId="77777777" w:rsidTr="00211CFD">
        <w:trPr>
          <w:trHeight w:val="332"/>
        </w:trPr>
        <w:tc>
          <w:tcPr>
            <w:tcW w:w="885" w:type="dxa"/>
          </w:tcPr>
          <w:p w14:paraId="2294D97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eonardi et al.</w:t>
            </w:r>
          </w:p>
          <w:p w14:paraId="43680B64" w14:textId="035B5408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ZW9uYXJkaTwvQXV0aG9yPjxZZWFyPjIwMjE8L1llYXI+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ZW9uYXJkaTwvQXV0aG9yPjxZZWFyPjIwMjE8L1llYXI+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5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0989CEA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inonasal cavity and pharyngeal airway</w:t>
            </w:r>
          </w:p>
        </w:tc>
        <w:tc>
          <w:tcPr>
            <w:tcW w:w="781" w:type="dxa"/>
          </w:tcPr>
          <w:p w14:paraId="06C98F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=40</w:t>
            </w:r>
          </w:p>
          <w:p w14:paraId="7D94AE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=20</w:t>
            </w:r>
          </w:p>
          <w:p w14:paraId="4BE9BB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=20</w:t>
            </w:r>
          </w:p>
        </w:tc>
        <w:tc>
          <w:tcPr>
            <w:tcW w:w="864" w:type="dxa"/>
          </w:tcPr>
          <w:p w14:paraId="60D672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0 kVp, 48 mA, 26 s, FOV= 17 cm in height X 23 cm in depth</w:t>
            </w:r>
          </w:p>
          <w:p w14:paraId="1DFE04D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0.3-mm</w:t>
            </w:r>
          </w:p>
        </w:tc>
        <w:tc>
          <w:tcPr>
            <w:tcW w:w="616" w:type="dxa"/>
          </w:tcPr>
          <w:p w14:paraId="350BE5E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</w:t>
            </w:r>
          </w:p>
          <w:p w14:paraId="247F7AD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997DB6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1C9B8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2AD0B1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ully automatic segmentation with automatic and manual segmentations</w:t>
            </w:r>
          </w:p>
        </w:tc>
        <w:tc>
          <w:tcPr>
            <w:tcW w:w="0" w:type="auto"/>
          </w:tcPr>
          <w:p w14:paraId="138F6DE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rchitecture consists of a down-sampling path and an up-sampling path, interconnected by skip connections and by the bottleneck layer</w:t>
            </w:r>
          </w:p>
        </w:tc>
        <w:tc>
          <w:tcPr>
            <w:tcW w:w="0" w:type="auto"/>
            <w:gridSpan w:val="8"/>
          </w:tcPr>
          <w:p w14:paraId="007772F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ean volumetric differences between Manual and CNN segmentation= 1.93±0.73 cm3</w:t>
            </w:r>
          </w:p>
          <w:p w14:paraId="018204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: between the assessment</w:t>
            </w:r>
          </w:p>
          <w:p w14:paraId="73F3D1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one by our automated method and the manual and semiautomatic segmentation were 3.3% and 5.8%, respectively.</w:t>
            </w:r>
          </w:p>
        </w:tc>
        <w:tc>
          <w:tcPr>
            <w:tcW w:w="678" w:type="dxa"/>
          </w:tcPr>
          <w:p w14:paraId="6BB75FD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fully automatic method and the manual method showed similar accuracy and performance.</w:t>
            </w:r>
          </w:p>
        </w:tc>
      </w:tr>
      <w:tr w:rsidR="00211CFD" w:rsidRPr="00211CFD" w14:paraId="3B15310E" w14:textId="77777777" w:rsidTr="00211CFD">
        <w:trPr>
          <w:trHeight w:val="332"/>
        </w:trPr>
        <w:tc>
          <w:tcPr>
            <w:tcW w:w="885" w:type="dxa"/>
          </w:tcPr>
          <w:p w14:paraId="2135DD72" w14:textId="7ADA7EAD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ark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Park&lt;/Author&gt;&lt;Year&gt;2021&lt;/Year&gt;&lt;RecNum&gt;59&lt;/RecNum&gt;&lt;DisplayText&gt;[16]&lt;/DisplayText&gt;&lt;record&gt;&lt;rec-number&gt;59&lt;/rec-number&gt;&lt;foreign-keys&gt;&lt;key app="EN" db-id="rfafv2rvw2re0netpx6xdvwk5te5szpaf2av" timestamp="1680891694"&gt;59&lt;/key&gt;&lt;/foreign-keys&gt;&lt;ref-type name="Journal Article"&gt;17&lt;/ref-type&gt;&lt;contributors&gt;&lt;authors&gt;&lt;author&gt;Park, Jinyoung&lt;/author&gt;&lt;author&gt;Hwang, JaeJoon&lt;/author&gt;&lt;author&gt;Ryu, Jihye&lt;/author&gt;&lt;author&gt;Nam, Inhye&lt;/author&gt;&lt;author&gt;Kim, Sol-A&lt;/author&gt;&lt;author&gt;Cho, Bong-Hae&lt;/author&gt;&lt;author&gt;Shin, Sang-Hun&lt;/author&gt;&lt;author&gt;Lee, Jae-Yeol&lt;/author&gt;&lt;/authors&gt;&lt;/contributors&gt;&lt;titles&gt;&lt;title&gt;Deep Learning Based Airway Segmentation Using Key Point Prediction&lt;/title&gt;&lt;secondary-title&gt;Applied Sciences&lt;/secondary-title&gt;&lt;/titles&gt;&lt;periodical&gt;&lt;full-title&gt;Applied Sciences&lt;/full-title&gt;&lt;/periodical&gt;&lt;pages&gt;3501&lt;/pages&gt;&lt;volume&gt;11&lt;/volume&gt;&lt;number&gt;8&lt;/number&gt;&lt;dates&gt;&lt;year&gt;2021&lt;/year&gt;&lt;/dates&gt;&lt;isbn&gt;2076-3417&lt;/isbn&gt;&lt;accession-num&gt;doi:10.3390/app11083501&lt;/accession-num&gt;&lt;urls&gt;&lt;related-urls&gt;&lt;url&gt;https://www.mdpi.com/2076-3417/11/8/3501&lt;/url&gt;&lt;/related-urls&gt;&lt;/urls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6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A7D1F6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irway volume</w:t>
            </w:r>
          </w:p>
        </w:tc>
        <w:tc>
          <w:tcPr>
            <w:tcW w:w="781" w:type="dxa"/>
          </w:tcPr>
          <w:p w14:paraId="1D29923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15</w:t>
            </w:r>
          </w:p>
          <w:p w14:paraId="5EDB613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(training = 80%</w:t>
            </w:r>
          </w:p>
          <w:p w14:paraId="212D19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20%)</w:t>
            </w:r>
          </w:p>
        </w:tc>
        <w:tc>
          <w:tcPr>
            <w:tcW w:w="864" w:type="dxa"/>
          </w:tcPr>
          <w:p w14:paraId="5A3A144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105–114 KVP,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5.6–6.5 mA </w:t>
            </w:r>
          </w:p>
          <w:p w14:paraId="0128003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160 mm x 160 mm</w:t>
            </w:r>
          </w:p>
          <w:p w14:paraId="769E234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voxel size= 0.3 mm </w:t>
            </w:r>
          </w:p>
        </w:tc>
        <w:tc>
          <w:tcPr>
            <w:tcW w:w="616" w:type="dxa"/>
          </w:tcPr>
          <w:p w14:paraId="2BBD97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MATLAB 2020a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(MathWorks, Natick, MA, USA)</w:t>
            </w:r>
          </w:p>
          <w:p w14:paraId="236103F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BE1E2A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3C155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Fully automatic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egmentation with manual segmentation</w:t>
            </w:r>
          </w:p>
        </w:tc>
        <w:tc>
          <w:tcPr>
            <w:tcW w:w="0" w:type="auto"/>
          </w:tcPr>
          <w:p w14:paraId="2AFE81A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/A</w:t>
            </w:r>
          </w:p>
        </w:tc>
        <w:tc>
          <w:tcPr>
            <w:tcW w:w="0" w:type="auto"/>
            <w:gridSpan w:val="8"/>
          </w:tcPr>
          <w:p w14:paraId="00C031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 vs Manual = The difference in total</w:t>
            </w:r>
          </w:p>
          <w:p w14:paraId="684AA6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volume was measured as 137.256 ± 146.517 mm</w:t>
            </w:r>
            <w:r w:rsidRPr="00211CFD">
              <w:rPr>
                <w:rFonts w:asciiTheme="majorBidi" w:hAnsiTheme="majorBidi" w:cstheme="majorBidi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678" w:type="dxa"/>
          </w:tcPr>
          <w:p w14:paraId="12EA21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A high correlation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between manual and DL-based methods was demonstrated.</w:t>
            </w:r>
          </w:p>
        </w:tc>
      </w:tr>
      <w:tr w:rsidR="00211CFD" w:rsidRPr="00211CFD" w14:paraId="3EA1D38B" w14:textId="77777777" w:rsidTr="00211CFD">
        <w:trPr>
          <w:trHeight w:val="332"/>
        </w:trPr>
        <w:tc>
          <w:tcPr>
            <w:tcW w:w="885" w:type="dxa"/>
          </w:tcPr>
          <w:p w14:paraId="3707A6FA" w14:textId="7C43BCBF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i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aW48L0F1dGhvcj48WWVhcj4yMDIxPC9ZZWFyPjxSZWNO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aW48L0F1dGhvcj48WWVhcj4yMDIxPC9ZZWFyPjxSZWNO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7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B9D83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haryngeal airway</w:t>
            </w:r>
          </w:p>
        </w:tc>
        <w:tc>
          <w:tcPr>
            <w:tcW w:w="781" w:type="dxa"/>
          </w:tcPr>
          <w:p w14:paraId="24D7795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214</w:t>
            </w:r>
          </w:p>
          <w:p w14:paraId="7957CFB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 = 46</w:t>
            </w:r>
          </w:p>
          <w:p w14:paraId="38C8345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46</w:t>
            </w:r>
          </w:p>
        </w:tc>
        <w:tc>
          <w:tcPr>
            <w:tcW w:w="864" w:type="dxa"/>
          </w:tcPr>
          <w:p w14:paraId="738BA7B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0 kVp and 3-5</w:t>
            </w:r>
          </w:p>
          <w:p w14:paraId="4FAE22B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, 12 in (13.48 cm) imaging field</w:t>
            </w:r>
          </w:p>
          <w:p w14:paraId="6675F36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5606E5F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1B04B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TK-SNAP</w:t>
            </w:r>
          </w:p>
          <w:p w14:paraId="435159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2D8800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semi-automatic segmentation</w:t>
            </w:r>
          </w:p>
        </w:tc>
        <w:tc>
          <w:tcPr>
            <w:tcW w:w="0" w:type="auto"/>
          </w:tcPr>
          <w:p w14:paraId="66B364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U-Net</w:t>
            </w:r>
          </w:p>
        </w:tc>
        <w:tc>
          <w:tcPr>
            <w:tcW w:w="0" w:type="auto"/>
            <w:gridSpan w:val="8"/>
          </w:tcPr>
          <w:p w14:paraId="0B30EBC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DSC= 0.919 </w:t>
            </w:r>
          </w:p>
          <w:p w14:paraId="6ED19F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oU= 0.993</w:t>
            </w:r>
          </w:p>
        </w:tc>
        <w:tc>
          <w:tcPr>
            <w:tcW w:w="678" w:type="dxa"/>
          </w:tcPr>
          <w:p w14:paraId="7AE5029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High similarity was achieved between manual and automated segmentation methods. Bigger datasets are required for future development of the model.</w:t>
            </w:r>
          </w:p>
        </w:tc>
      </w:tr>
      <w:tr w:rsidR="00211CFD" w:rsidRPr="00211CFD" w14:paraId="71D6F541" w14:textId="77777777" w:rsidTr="00211CFD">
        <w:trPr>
          <w:trHeight w:val="332"/>
        </w:trPr>
        <w:tc>
          <w:tcPr>
            <w:tcW w:w="1698" w:type="dxa"/>
            <w:gridSpan w:val="2"/>
          </w:tcPr>
          <w:p w14:paraId="613D503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Tooth and Pulp Chamber</w:t>
            </w:r>
          </w:p>
        </w:tc>
        <w:tc>
          <w:tcPr>
            <w:tcW w:w="781" w:type="dxa"/>
          </w:tcPr>
          <w:p w14:paraId="083C1EB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0572EA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24A7C87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3C35E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91957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2C51332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4223C8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0D47D89" w14:textId="77777777" w:rsidTr="00211CFD">
        <w:trPr>
          <w:trHeight w:val="332"/>
        </w:trPr>
        <w:tc>
          <w:tcPr>
            <w:tcW w:w="885" w:type="dxa"/>
          </w:tcPr>
          <w:p w14:paraId="5E8BBF57" w14:textId="279B8A8D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ahoud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YWhvdWQ8L0F1dGhvcj48WWVhcj4yMDIxPC9ZZWFyPjxS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YWhvdWQ8L0F1dGhvcj48WWVhcj4yMDIxPC9ZZWFyPjxS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8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23848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oth segmentation</w:t>
            </w:r>
          </w:p>
        </w:tc>
        <w:tc>
          <w:tcPr>
            <w:tcW w:w="781" w:type="dxa"/>
          </w:tcPr>
          <w:p w14:paraId="344F50F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2095</w:t>
            </w:r>
          </w:p>
          <w:p w14:paraId="61E142E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optimization = 501  validation = 328 </w:t>
            </w:r>
          </w:p>
          <w:p w14:paraId="19CFB25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4FF89B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rom previous databases</w:t>
            </w:r>
          </w:p>
        </w:tc>
        <w:tc>
          <w:tcPr>
            <w:tcW w:w="616" w:type="dxa"/>
          </w:tcPr>
          <w:p w14:paraId="0F7541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20608E5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340C0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61DFB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74BF98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8B185C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D6681F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0954DB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AD3C6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97E14A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4EAA89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951F6C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87609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with automatic segmentation</w:t>
            </w:r>
          </w:p>
        </w:tc>
        <w:tc>
          <w:tcPr>
            <w:tcW w:w="0" w:type="auto"/>
          </w:tcPr>
          <w:p w14:paraId="736252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1E0DEE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utomatic :  </w:t>
            </w:r>
          </w:p>
          <w:p w14:paraId="1783F22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oU= 0.88</w:t>
            </w:r>
          </w:p>
          <w:p w14:paraId="3BEE995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 = 0.5 minutes</w:t>
            </w:r>
          </w:p>
          <w:p w14:paraId="4B7D75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mi-automatic:</w:t>
            </w:r>
          </w:p>
          <w:p w14:paraId="270404C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oU= 0.87</w:t>
            </w:r>
          </w:p>
          <w:p w14:paraId="6038153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 = 6.6 minutes</w:t>
            </w:r>
          </w:p>
        </w:tc>
        <w:tc>
          <w:tcPr>
            <w:tcW w:w="678" w:type="dxa"/>
          </w:tcPr>
          <w:p w14:paraId="6291DCE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I-based method is more time-efficient than the semi-automated method. ( about 6-12 times faster)</w:t>
            </w:r>
          </w:p>
        </w:tc>
      </w:tr>
      <w:tr w:rsidR="00211CFD" w:rsidRPr="00211CFD" w14:paraId="6B6B6811" w14:textId="77777777" w:rsidTr="00211CFD">
        <w:trPr>
          <w:trHeight w:val="332"/>
        </w:trPr>
        <w:tc>
          <w:tcPr>
            <w:tcW w:w="885" w:type="dxa"/>
          </w:tcPr>
          <w:p w14:paraId="42E0AEA9" w14:textId="2B2F68E5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i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aW48L0F1dGhvcj48WWVhcj4yMDIxPC9ZZWFyPjxSZWNO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aW48L0F1dGhvcj48WWVhcj4yMDIxPC9ZZWFyPjxSZWNO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9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4099649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ulp cavity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and tooth</w:t>
            </w:r>
          </w:p>
        </w:tc>
        <w:tc>
          <w:tcPr>
            <w:tcW w:w="781" w:type="dxa"/>
          </w:tcPr>
          <w:p w14:paraId="57B4842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raining = 25</w:t>
            </w:r>
          </w:p>
          <w:p w14:paraId="433E350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est = 5</w:t>
            </w:r>
          </w:p>
          <w:p w14:paraId="4484AF6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CBCT+MicroCT)</w:t>
            </w:r>
          </w:p>
        </w:tc>
        <w:tc>
          <w:tcPr>
            <w:tcW w:w="864" w:type="dxa"/>
          </w:tcPr>
          <w:p w14:paraId="314A9B5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BCT:</w:t>
            </w:r>
          </w:p>
          <w:p w14:paraId="163597D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85 kV, 4mA, 17.5 s.</w:t>
            </w:r>
          </w:p>
          <w:p w14:paraId="210FFBE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14 cm×14 cm×10 cm</w:t>
            </w:r>
          </w:p>
          <w:p w14:paraId="7D3EFDF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100 μm×100 μm×100 μm</w:t>
            </w:r>
          </w:p>
          <w:p w14:paraId="74A0F5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cro-CT:</w:t>
            </w:r>
          </w:p>
          <w:p w14:paraId="5DF7C99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70 kV, 200 μA, Resolution= 20 μm,</w:t>
            </w:r>
          </w:p>
          <w:p w14:paraId="05FE14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ick Aluminum Filter =0.5 mm</w:t>
            </w:r>
          </w:p>
          <w:p w14:paraId="7F65607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6F33B47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"3-matic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oftware</w:t>
            </w:r>
          </w:p>
          <w:p w14:paraId="2D9FFCD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Materialise NV, Leuven, Belgium)"</w:t>
            </w:r>
          </w:p>
          <w:p w14:paraId="6DB3D7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76A3A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Automatic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egmentation with manual segmentation</w:t>
            </w:r>
          </w:p>
        </w:tc>
        <w:tc>
          <w:tcPr>
            <w:tcW w:w="0" w:type="auto"/>
          </w:tcPr>
          <w:p w14:paraId="315C8D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 Featur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e pyramid network</w:t>
            </w:r>
          </w:p>
        </w:tc>
        <w:tc>
          <w:tcPr>
            <w:tcW w:w="0" w:type="auto"/>
            <w:gridSpan w:val="8"/>
          </w:tcPr>
          <w:p w14:paraId="46B1FD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Experimental group:  (data pipeline were micro-Ct images)</w:t>
            </w:r>
          </w:p>
          <w:p w14:paraId="355AEBE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SC= 96.20±0.58%</w:t>
            </w:r>
          </w:p>
          <w:p w14:paraId="7C194A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R= 97.31±0.38%</w:t>
            </w:r>
          </w:p>
          <w:p w14:paraId="71413AD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R= 95.11±0.97%</w:t>
            </w:r>
          </w:p>
          <w:p w14:paraId="6E7BCEC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SSD= 0.09±0.01mm </w:t>
            </w:r>
          </w:p>
          <w:p w14:paraId="1EB8A5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HD= 1.54±0.51mm </w:t>
            </w:r>
          </w:p>
          <w:p w14:paraId="2CBD668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ntrol group: (Data pipeline was annotated images by endo specialists)</w:t>
            </w:r>
          </w:p>
          <w:p w14:paraId="7913976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86.75±2.42%</w:t>
            </w:r>
          </w:p>
          <w:p w14:paraId="7FA3E0A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R= 84.45±7.77%</w:t>
            </w:r>
          </w:p>
          <w:p w14:paraId="4CEEFE6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R= 89.94±4.56%</w:t>
            </w:r>
          </w:p>
          <w:p w14:paraId="07A185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SSD= 0.08±0.02mm</w:t>
            </w:r>
          </w:p>
          <w:p w14:paraId="5A8233C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HD= 1.99±0.67mm </w:t>
            </w:r>
          </w:p>
        </w:tc>
        <w:tc>
          <w:tcPr>
            <w:tcW w:w="678" w:type="dxa"/>
          </w:tcPr>
          <w:p w14:paraId="500859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The model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performed accurately showing promise for future use in clinic and endo planning.</w:t>
            </w:r>
          </w:p>
        </w:tc>
      </w:tr>
      <w:tr w:rsidR="00211CFD" w:rsidRPr="00211CFD" w14:paraId="02A65861" w14:textId="77777777" w:rsidTr="00211CFD">
        <w:trPr>
          <w:trHeight w:val="332"/>
        </w:trPr>
        <w:tc>
          <w:tcPr>
            <w:tcW w:w="885" w:type="dxa"/>
          </w:tcPr>
          <w:p w14:paraId="128441A6" w14:textId="4DED999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hahee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aGFoZWVuPC9BdXRob3I+PFllYXI+MjAyMTwvWWVhcj48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aGFoZWVuPC9BdXRob3I+PFllYXI+MjAyMTwvWWVhcj48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0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76D73F5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oth segmentation and classification</w:t>
            </w:r>
          </w:p>
        </w:tc>
        <w:tc>
          <w:tcPr>
            <w:tcW w:w="781" w:type="dxa"/>
          </w:tcPr>
          <w:p w14:paraId="3AA4E13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140</w:t>
            </w:r>
          </w:p>
          <w:p w14:paraId="6261C0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 = 35</w:t>
            </w:r>
          </w:p>
          <w:p w14:paraId="5B2A36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11</w:t>
            </w:r>
          </w:p>
        </w:tc>
        <w:tc>
          <w:tcPr>
            <w:tcW w:w="864" w:type="dxa"/>
          </w:tcPr>
          <w:p w14:paraId="7D86CF9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Accuitomo:</w:t>
            </w:r>
          </w:p>
          <w:p w14:paraId="37D5B2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90 kV, </w:t>
            </w:r>
          </w:p>
          <w:p w14:paraId="1C1AE9B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voxel size: 0.25×0.25×0.25mm3, </w:t>
            </w:r>
          </w:p>
          <w:p w14:paraId="4F85F0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OV: 100.75×100.75×100 mm3 or 170.25×170.25×120 mm3  </w:t>
            </w:r>
          </w:p>
          <w:p w14:paraId="607756F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ewtom VGi evo:</w:t>
            </w:r>
          </w:p>
          <w:p w14:paraId="5D50DA8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70 and 110 kV,</w:t>
            </w:r>
          </w:p>
          <w:p w14:paraId="01DD981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voxel size: 0.2 × 0.2 × 0.2 mm3, </w:t>
            </w:r>
          </w:p>
          <w:p w14:paraId="2D1F57C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OV: 122.8 × 122.8 × 80.2 mm3 or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103.2 × 103.2 × 100.8 mm3 or 244.8 × 244.8 × 188.7 mm3 for </w:t>
            </w:r>
          </w:p>
        </w:tc>
        <w:tc>
          <w:tcPr>
            <w:tcW w:w="616" w:type="dxa"/>
          </w:tcPr>
          <w:p w14:paraId="26786A4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/A</w:t>
            </w:r>
          </w:p>
          <w:p w14:paraId="749315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9AB5BF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and manual segmentation</w:t>
            </w:r>
          </w:p>
        </w:tc>
        <w:tc>
          <w:tcPr>
            <w:tcW w:w="0" w:type="auto"/>
          </w:tcPr>
          <w:p w14:paraId="4DF49FC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U-Net</w:t>
            </w:r>
          </w:p>
        </w:tc>
        <w:tc>
          <w:tcPr>
            <w:tcW w:w="0" w:type="auto"/>
            <w:gridSpan w:val="8"/>
          </w:tcPr>
          <w:p w14:paraId="3CA3395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segmentation : P= 0.98±0.02 R= 0.83±0.05 HF= 0.56±0.38mm</w:t>
            </w:r>
          </w:p>
          <w:p w14:paraId="5CDC7F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 =1800 times faster for AI compared to that of an expert.</w:t>
            </w:r>
          </w:p>
          <w:p w14:paraId="12264F7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lassification : R= 98.5% P= 97.9%</w:t>
            </w:r>
          </w:p>
        </w:tc>
        <w:tc>
          <w:tcPr>
            <w:tcW w:w="678" w:type="dxa"/>
          </w:tcPr>
          <w:p w14:paraId="62C38A8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proposed system is accurate and time-efficient</w:t>
            </w:r>
          </w:p>
        </w:tc>
      </w:tr>
      <w:tr w:rsidR="00211CFD" w:rsidRPr="00211CFD" w14:paraId="45C5766D" w14:textId="77777777" w:rsidTr="00211CFD">
        <w:trPr>
          <w:trHeight w:val="332"/>
        </w:trPr>
        <w:tc>
          <w:tcPr>
            <w:tcW w:w="885" w:type="dxa"/>
          </w:tcPr>
          <w:p w14:paraId="429933F7" w14:textId="0E57995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ua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uan&lt;/Author&gt;&lt;Year&gt;2021&lt;/Year&gt;&lt;RecNum&gt;64&lt;/RecNum&gt;&lt;DisplayText&gt;[21]&lt;/DisplayText&gt;&lt;record&gt;&lt;rec-number&gt;64&lt;/rec-number&gt;&lt;foreign-keys&gt;&lt;key app="EN" db-id="rfafv2rvw2re0netpx6xdvwk5te5szpaf2av" timestamp="1680892097"&gt;64&lt;/key&gt;&lt;/foreign-keys&gt;&lt;ref-type name="Journal Article"&gt;17&lt;/ref-type&gt;&lt;contributors&gt;&lt;authors&gt;&lt;author&gt;Duan, Wei&lt;/author&gt;&lt;author&gt;Chen, Yufei&lt;/author&gt;&lt;author&gt;Zhang, Qi&lt;/author&gt;&lt;author&gt;Lin, Xiang&lt;/author&gt;&lt;author&gt;Yang, Xiaoyu&lt;/author&gt;&lt;/authors&gt;&lt;/contributors&gt;&lt;titles&gt;&lt;title&gt;Refined tooth and pulp segmentation using U-Net in CBCT image&lt;/title&gt;&lt;secondary-title&gt;Dentomaxillofacial Radiology&lt;/secondary-title&gt;&lt;/titles&gt;&lt;periodical&gt;&lt;full-title&gt;Dentomaxillofacial Radiology&lt;/full-title&gt;&lt;/periodical&gt;&lt;pages&gt;20200251&lt;/pages&gt;&lt;volume&gt;50&lt;/volume&gt;&lt;dates&gt;&lt;year&gt;2021&lt;/year&gt;&lt;pub-dates&gt;&lt;date&gt;01/14&lt;/date&gt;&lt;/pub-dates&gt;&lt;/dates&gt;&lt;urls&gt;&lt;/urls&gt;&lt;electronic-resource-num&gt;10.1259/dmfr.20200251&lt;/electronic-resource-num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1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0A6B637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oth and pulp cavity</w:t>
            </w:r>
          </w:p>
        </w:tc>
        <w:tc>
          <w:tcPr>
            <w:tcW w:w="781" w:type="dxa"/>
          </w:tcPr>
          <w:p w14:paraId="54D2FFA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</w:t>
            </w:r>
          </w:p>
        </w:tc>
        <w:tc>
          <w:tcPr>
            <w:tcW w:w="864" w:type="dxa"/>
          </w:tcPr>
          <w:p w14:paraId="3DA6917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85kVp, 10mA, 5000 ms </w:t>
            </w:r>
          </w:p>
          <w:p w14:paraId="3A268B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8 cm × 8 cm × 8 cm, and the voxel size= 0.16</w:t>
            </w:r>
          </w:p>
          <w:p w14:paraId="73CFB7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× 0.16 × 0.16 mm.</w:t>
            </w:r>
          </w:p>
        </w:tc>
        <w:tc>
          <w:tcPr>
            <w:tcW w:w="616" w:type="dxa"/>
          </w:tcPr>
          <w:p w14:paraId="02C3A2D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yTorch and NVIDIA Tesla P4</w:t>
            </w:r>
          </w:p>
          <w:p w14:paraId="264B749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7C588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301A07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 two-phase network: phase one: RPN (Region Proposal Network) and FPN (Feature Pyramid Network)- Phase two: U-Net </w:t>
            </w:r>
          </w:p>
        </w:tc>
        <w:tc>
          <w:tcPr>
            <w:tcW w:w="0" w:type="auto"/>
            <w:gridSpan w:val="8"/>
          </w:tcPr>
          <w:p w14:paraId="719CD17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: Single rooted tooth (ST)= 95.7%</w:t>
            </w:r>
          </w:p>
          <w:p w14:paraId="281CCA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Multi-rooted tooth (MT)= 96.2% </w:t>
            </w:r>
          </w:p>
          <w:p w14:paraId="739AFF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ulp of ST = 88.6% </w:t>
            </w:r>
          </w:p>
          <w:p w14:paraId="1C53D2A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ulp of MT= 87.6% </w:t>
            </w:r>
          </w:p>
        </w:tc>
        <w:tc>
          <w:tcPr>
            <w:tcW w:w="678" w:type="dxa"/>
          </w:tcPr>
          <w:p w14:paraId="56C45A3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deep learning-based method achieved a high DSC in accurate tooth and pulp cavity segmentation.</w:t>
            </w:r>
          </w:p>
        </w:tc>
      </w:tr>
      <w:tr w:rsidR="00211CFD" w:rsidRPr="00211CFD" w14:paraId="3E1D1088" w14:textId="77777777" w:rsidTr="00211CFD">
        <w:trPr>
          <w:trHeight w:val="332"/>
        </w:trPr>
        <w:tc>
          <w:tcPr>
            <w:tcW w:w="885" w:type="dxa"/>
          </w:tcPr>
          <w:p w14:paraId="435CFEE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Zheng et al</w:t>
            </w:r>
          </w:p>
          <w:p w14:paraId="61ABAC72" w14:textId="69550514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aaGVuZzwvQXV0aG9yPjxZZWFyPjIwMjE8L1llYXI+PFJl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aaGVuZzwvQXV0aG9yPjxZZWFyPjIwMjE8L1llYXI+PFJl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2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2038B0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irst molar Pulp Chamber </w:t>
            </w:r>
          </w:p>
        </w:tc>
        <w:tc>
          <w:tcPr>
            <w:tcW w:w="781" w:type="dxa"/>
          </w:tcPr>
          <w:p w14:paraId="2CF9377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:180</w:t>
            </w:r>
          </w:p>
          <w:p w14:paraId="6FD121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37</w:t>
            </w:r>
          </w:p>
          <w:p w14:paraId="4500F1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:10</w:t>
            </w:r>
          </w:p>
          <w:p w14:paraId="504ABA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133</w:t>
            </w:r>
          </w:p>
        </w:tc>
        <w:tc>
          <w:tcPr>
            <w:tcW w:w="864" w:type="dxa"/>
          </w:tcPr>
          <w:p w14:paraId="5DD6CC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10 kVp, 5.14–89.37 mAs. </w:t>
            </w:r>
          </w:p>
          <w:p w14:paraId="1470931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6 × 6 cm, 8 ×</w:t>
            </w:r>
          </w:p>
          <w:p w14:paraId="3DC7702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8 cm, 12 × 8 cm, 15 × 12 cm, 15 × 15 cm.</w:t>
            </w:r>
          </w:p>
        </w:tc>
        <w:tc>
          <w:tcPr>
            <w:tcW w:w="616" w:type="dxa"/>
          </w:tcPr>
          <w:p w14:paraId="2725AA9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TK-SNAP</w:t>
            </w:r>
          </w:p>
          <w:p w14:paraId="6B0DF4F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17C66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etween automatic and manual segmentation</w:t>
            </w:r>
          </w:p>
        </w:tc>
        <w:tc>
          <w:tcPr>
            <w:tcW w:w="0" w:type="auto"/>
          </w:tcPr>
          <w:p w14:paraId="6C65C55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175088E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878</w:t>
            </w:r>
          </w:p>
        </w:tc>
        <w:tc>
          <w:tcPr>
            <w:tcW w:w="678" w:type="dxa"/>
          </w:tcPr>
          <w:p w14:paraId="07A0C7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ethod can accurately segment the pulp chamber and estimate the human age. High spatial overlap was reported between manual and automatic segmentation.</w:t>
            </w:r>
          </w:p>
        </w:tc>
      </w:tr>
      <w:tr w:rsidR="00211CFD" w:rsidRPr="00211CFD" w14:paraId="2B9B5FD2" w14:textId="77777777" w:rsidTr="00211CFD">
        <w:trPr>
          <w:trHeight w:val="332"/>
        </w:trPr>
        <w:tc>
          <w:tcPr>
            <w:tcW w:w="885" w:type="dxa"/>
          </w:tcPr>
          <w:p w14:paraId="7C10192E" w14:textId="54DAC6FE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Penaloza et al. 2016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Marroquin Penaloza&lt;/Author&gt;&lt;Year&gt;2016&lt;/Year&gt;&lt;RecNum&gt;65&lt;/RecNum&gt;&lt;DisplayText&gt;[23]&lt;/DisplayText&gt;&lt;record&gt;&lt;rec-number&gt;65&lt;/rec-number&gt;&lt;foreign-keys&gt;&lt;key app="EN" db-id="rfafv2rvw2re0netpx6xdvwk5te5szpaf2av" timestamp="1680892139"&gt;65&lt;/key&gt;&lt;/foreign-keys&gt;&lt;ref-type name="Journal Article"&gt;17&lt;/ref-type&gt;&lt;contributors&gt;&lt;authors&gt;&lt;author&gt;Marroquin Penaloza, T. Y.&lt;/author&gt;&lt;author&gt;Karkhanis, S.&lt;/author&gt;&lt;author&gt;Kvaal, S. I.&lt;/author&gt;&lt;author&gt;Vasudavan, S.&lt;/author&gt;&lt;author&gt;Castelblanco, E.&lt;/author&gt;&lt;author&gt;Kruger, E.&lt;/author&gt;&lt;author&gt;Tennant, M.&lt;/author&gt;&lt;/authors&gt;&lt;/contributors&gt;&lt;auth-address&gt;School of Anatomy, Physiology and Human Biology University of Western Australia, Crawley, Australia.&amp;#xD;Faculty of Dentistry, Institute of Clinical Dentistry, Oslo, Norway.&lt;/auth-address&gt;&lt;titles&gt;&lt;title&gt;Reliability and repeatability of pulp volume reconstruction through three different volume calculations&lt;/title&gt;&lt;secondary-title&gt;J Forensic Odontostomatol&lt;/secondary-title&gt;&lt;/titles&gt;&lt;periodical&gt;&lt;full-title&gt;J Forensic Odontostomatol&lt;/full-title&gt;&lt;/periodical&gt;&lt;pages&gt;35-46&lt;/pages&gt;&lt;volume&gt;34&lt;/volume&gt;&lt;number&gt;2&lt;/number&gt;&lt;edition&gt;20161201&lt;/edition&gt;&lt;keywords&gt;&lt;keyword&gt;Adolescent&lt;/keyword&gt;&lt;keyword&gt;Adult&lt;/keyword&gt;&lt;keyword&gt;Age Determination by Teeth/*methods&lt;/keyword&gt;&lt;keyword&gt;*Cone-Beam Computed Tomography&lt;/keyword&gt;&lt;keyword&gt;Cuspid/diagnostic imaging&lt;/keyword&gt;&lt;keyword&gt;Dental Pulp/*diagnostic imaging&lt;/keyword&gt;&lt;keyword&gt;Female&lt;/keyword&gt;&lt;keyword&gt;Humans&lt;/keyword&gt;&lt;keyword&gt;Male&lt;/keyword&gt;&lt;keyword&gt;Middle Aged&lt;/keyword&gt;&lt;keyword&gt;Reproducibility of Results&lt;/keyword&gt;&lt;keyword&gt;Software&lt;/keyword&gt;&lt;keyword&gt;Young Adult&lt;/keyword&gt;&lt;/keywords&gt;&lt;dates&gt;&lt;year&gt;2016&lt;/year&gt;&lt;pub-dates&gt;&lt;date&gt;Dec 1&lt;/date&gt;&lt;/pub-dates&gt;&lt;/dates&gt;&lt;isbn&gt;0258-414X (Print)&amp;#xD;0258-414x&lt;/isbn&gt;&lt;accession-num&gt;28520562&lt;/accession-num&gt;&lt;urls&gt;&lt;/urls&gt;&lt;custom1&gt;CONFLICT OF INTEREST: The authors declare that they have no conflict of interest.&lt;/custom1&gt;&lt;custom2&gt;PMC6035760&lt;/custom2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3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0A2E9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 test the variability of the volume measurements with different segmentation methods applied in pulp volume reconstruction</w:t>
            </w:r>
          </w:p>
        </w:tc>
        <w:tc>
          <w:tcPr>
            <w:tcW w:w="781" w:type="dxa"/>
          </w:tcPr>
          <w:p w14:paraId="54E4D4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1</w:t>
            </w:r>
          </w:p>
        </w:tc>
        <w:tc>
          <w:tcPr>
            <w:tcW w:w="864" w:type="dxa"/>
          </w:tcPr>
          <w:p w14:paraId="69A5F1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70 Kv, 8-10 mA, FOV= 50 mm by 37 mm.</w:t>
            </w:r>
          </w:p>
        </w:tc>
        <w:tc>
          <w:tcPr>
            <w:tcW w:w="616" w:type="dxa"/>
          </w:tcPr>
          <w:p w14:paraId="1E3050C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VIDIA Tesla P4 and MIMICS 17.0 (Materialise NV, Leuven, 119 Belgium)</w:t>
            </w:r>
          </w:p>
          <w:p w14:paraId="3E973EE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B55EE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and manual segmentation</w:t>
            </w:r>
          </w:p>
        </w:tc>
        <w:tc>
          <w:tcPr>
            <w:tcW w:w="0" w:type="auto"/>
          </w:tcPr>
          <w:p w14:paraId="3A9D2E4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-Net Network</w:t>
            </w:r>
          </w:p>
        </w:tc>
        <w:tc>
          <w:tcPr>
            <w:tcW w:w="0" w:type="auto"/>
            <w:gridSpan w:val="8"/>
          </w:tcPr>
          <w:p w14:paraId="3B04F57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 compared to Manual: 1)using each fourth slice = the Pearson’s correlation coefficient (r=0.83), shows a greater correlation between them, 2)using only the first and the last slice (r=0.75)</w:t>
            </w:r>
          </w:p>
        </w:tc>
        <w:tc>
          <w:tcPr>
            <w:tcW w:w="678" w:type="dxa"/>
          </w:tcPr>
          <w:p w14:paraId="4848CAD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r manual and automatic segmentation of different teeth, using the same setting parameters is impossible. Furthermore, manual segmentation is more inaccurate and time-consuming</w:t>
            </w:r>
          </w:p>
        </w:tc>
      </w:tr>
      <w:tr w:rsidR="00211CFD" w:rsidRPr="00211CFD" w14:paraId="2F2B1BF0" w14:textId="77777777" w:rsidTr="00211CFD">
        <w:trPr>
          <w:trHeight w:val="332"/>
        </w:trPr>
        <w:tc>
          <w:tcPr>
            <w:tcW w:w="885" w:type="dxa"/>
          </w:tcPr>
          <w:p w14:paraId="02B7C579" w14:textId="75221DA8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enyó et al. 201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enyó&lt;/Author&gt;&lt;Year&gt;2012&lt;/Year&gt;&lt;RecNum&gt;67&lt;/RecNum&gt;&lt;DisplayText&gt;[24]&lt;/DisplayText&gt;&lt;record&gt;&lt;rec-number&gt;67&lt;/rec-number&gt;&lt;foreign-keys&gt;&lt;key app="EN" db-id="rfafv2rvw2re0netpx6xdvwk5te5szpaf2av" timestamp="1680892289"&gt;67&lt;/key&gt;&lt;/foreign-keys&gt;&lt;ref-type name="Journal Article"&gt;17&lt;/ref-type&gt;&lt;contributors&gt;&lt;authors&gt;&lt;author&gt;Benyó, B.&lt;/author&gt;&lt;/authors&gt;&lt;/contributors&gt;&lt;auth-address&gt;Budapest University of Technology and Economics, Department of Control Engineering and Information Technology, Hungary. bbenyo@iit.bme.hu&lt;/auth-address&gt;&lt;titles&gt;&lt;title&gt;Identification of dental root canals and their medial line from micro-CT and cone-beam CT records&lt;/title&gt;&lt;secondary-title&gt;Biomed Eng Online&lt;/secondary-title&gt;&lt;/titles&gt;&lt;periodical&gt;&lt;full-title&gt;Biomed Eng Online&lt;/full-title&gt;&lt;/periodical&gt;&lt;pages&gt;81&lt;/pages&gt;&lt;volume&gt;11&lt;/volume&gt;&lt;edition&gt;20121029&lt;/edition&gt;&lt;keywords&gt;&lt;keyword&gt;*Algorithms&lt;/keyword&gt;&lt;keyword&gt;Cone-Beam Computed Tomography/*methods&lt;/keyword&gt;&lt;keyword&gt;Dental Pulp Cavity/*diagnostic imaging&lt;/keyword&gt;&lt;keyword&gt;Female&lt;/keyword&gt;&lt;keyword&gt;Humans&lt;/keyword&gt;&lt;keyword&gt;Imaging, Three-Dimensional/*methods&lt;/keyword&gt;&lt;keyword&gt;Male&lt;/keyword&gt;&lt;keyword&gt;Pattern Recognition, Automated/*methods&lt;/keyword&gt;&lt;keyword&gt;Radiographic Image Interpretation, Computer-Assisted/*methods&lt;/keyword&gt;&lt;keyword&gt;Radiography, Dental/*methods&lt;/keyword&gt;&lt;keyword&gt;Reproducibility of Results&lt;/keyword&gt;&lt;keyword&gt;Sensitivity and Specificity&lt;/keyword&gt;&lt;/keywords&gt;&lt;dates&gt;&lt;year&gt;2012&lt;/year&gt;&lt;pub-dates&gt;&lt;date&gt;Oct 29&lt;/date&gt;&lt;/pub-dates&gt;&lt;/dates&gt;&lt;isbn&gt;1475-925x&lt;/isbn&gt;&lt;accession-num&gt;23107190&lt;/accession-num&gt;&lt;urls&gt;&lt;/urls&gt;&lt;custom2&gt;PMC3549947&lt;/custom2&gt;&lt;electronic-resource-num&gt;10.1186/1475-925x-11-81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4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5F1F5FB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gmentation of teeth and root canals (Identification of dental root canals and their medial line)</w:t>
            </w:r>
          </w:p>
        </w:tc>
        <w:tc>
          <w:tcPr>
            <w:tcW w:w="781" w:type="dxa"/>
          </w:tcPr>
          <w:p w14:paraId="51A6CD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250</w:t>
            </w:r>
          </w:p>
          <w:p w14:paraId="072BC9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61</w:t>
            </w:r>
          </w:p>
          <w:p w14:paraId="35EC39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(CBCT+MicroCT)</w:t>
            </w:r>
          </w:p>
        </w:tc>
        <w:tc>
          <w:tcPr>
            <w:tcW w:w="864" w:type="dxa"/>
          </w:tcPr>
          <w:p w14:paraId="4272DD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1500-3000dpi</w:t>
            </w:r>
          </w:p>
          <w:p w14:paraId="4BA9F6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525FF1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45BF46B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6087D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1ED0BD7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4901F4B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verall success rate = 92.0%</w:t>
            </w:r>
          </w:p>
          <w:p w14:paraId="6B170D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erage processing time : MicroCT= 341 sec CBCT= 0.93 sec</w:t>
            </w:r>
          </w:p>
        </w:tc>
        <w:tc>
          <w:tcPr>
            <w:tcW w:w="678" w:type="dxa"/>
          </w:tcPr>
          <w:p w14:paraId="6E78E66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segmentation is mostly automatically done. Some manual interventions may be required if needed.</w:t>
            </w:r>
          </w:p>
        </w:tc>
      </w:tr>
      <w:tr w:rsidR="00211CFD" w:rsidRPr="00211CFD" w14:paraId="228CD408" w14:textId="77777777" w:rsidTr="00211CFD">
        <w:trPr>
          <w:trHeight w:val="332"/>
        </w:trPr>
        <w:tc>
          <w:tcPr>
            <w:tcW w:w="885" w:type="dxa"/>
          </w:tcPr>
          <w:p w14:paraId="23DB94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Others</w:t>
            </w:r>
          </w:p>
        </w:tc>
        <w:tc>
          <w:tcPr>
            <w:tcW w:w="813" w:type="dxa"/>
          </w:tcPr>
          <w:p w14:paraId="39CB12E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</w:tcPr>
          <w:p w14:paraId="3EA12ED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488FB34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4BDE2A5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50C6E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8F640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4A0A63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0B8FB12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2F454BBC" w14:textId="77777777" w:rsidTr="00211CFD">
        <w:trPr>
          <w:trHeight w:val="42"/>
        </w:trPr>
        <w:tc>
          <w:tcPr>
            <w:tcW w:w="885" w:type="dxa"/>
            <w:vMerge w:val="restart"/>
          </w:tcPr>
          <w:p w14:paraId="0FAEF1BA" w14:textId="2E7D5C00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nnema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yMTwvWWVhcj48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yMTwvWWVhcj48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5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  <w:vMerge w:val="restart"/>
          </w:tcPr>
          <w:p w14:paraId="457C369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Compare 8 different CNN training strategies, namely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2D (axial, sagittal, and coronal slices), 2.5D (3 and 5 adjacent slices), majority voting, randomly oriented 2D cross-sections, and 3D patches</w:t>
            </w:r>
          </w:p>
        </w:tc>
        <w:tc>
          <w:tcPr>
            <w:tcW w:w="781" w:type="dxa"/>
            <w:vMerge w:val="restart"/>
          </w:tcPr>
          <w:p w14:paraId="494777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-</w:t>
            </w:r>
          </w:p>
        </w:tc>
        <w:tc>
          <w:tcPr>
            <w:tcW w:w="864" w:type="dxa"/>
            <w:vMerge w:val="restart"/>
          </w:tcPr>
          <w:p w14:paraId="55B1136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90 kVp,  10 mA </w:t>
            </w:r>
          </w:p>
          <w:p w14:paraId="054188D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 = 0.2 mm</w:t>
            </w:r>
          </w:p>
        </w:tc>
        <w:tc>
          <w:tcPr>
            <w:tcW w:w="616" w:type="dxa"/>
            <w:vMerge w:val="restart"/>
          </w:tcPr>
          <w:p w14:paraId="3E2C869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 and 3-matic software</w:t>
            </w:r>
          </w:p>
          <w:p w14:paraId="4D331AF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C9DD7E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0E70D43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ompared the gold standard segmentation(semi-automate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) and the CNN segmentation</w:t>
            </w:r>
          </w:p>
        </w:tc>
        <w:tc>
          <w:tcPr>
            <w:tcW w:w="0" w:type="auto"/>
            <w:vMerge w:val="restart"/>
          </w:tcPr>
          <w:p w14:paraId="198B3D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The CNN architecture consisted of four layers: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1. Convolutional layer 2. Activation layer 3. Normalization layer 4. Pooling layer</w:t>
            </w:r>
          </w:p>
        </w:tc>
        <w:tc>
          <w:tcPr>
            <w:tcW w:w="0" w:type="auto"/>
            <w:gridSpan w:val="3"/>
          </w:tcPr>
          <w:p w14:paraId="0DB485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U-Net</w:t>
            </w:r>
          </w:p>
        </w:tc>
        <w:tc>
          <w:tcPr>
            <w:tcW w:w="0" w:type="auto"/>
            <w:gridSpan w:val="5"/>
          </w:tcPr>
          <w:p w14:paraId="61777A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xed-scale</w:t>
            </w:r>
          </w:p>
          <w:p w14:paraId="3FA7759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ense convolutional neural network (MS-D network)</w:t>
            </w:r>
          </w:p>
        </w:tc>
        <w:tc>
          <w:tcPr>
            <w:tcW w:w="678" w:type="dxa"/>
            <w:vMerge w:val="restart"/>
          </w:tcPr>
          <w:p w14:paraId="1656B6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automatic segmentation performed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by the MSD</w:t>
            </w:r>
          </w:p>
          <w:p w14:paraId="17B1043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network could preserve more anatomical details and use</w:t>
            </w:r>
          </w:p>
          <w:p w14:paraId="7CFA741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ewer trainable parameters compared to U-Net and ResNet CNN architectures. Additionally, all CNN models could outperform the semi-automatic clinical snake evolution algorithm.MS-D successfully segmented the bone structures affected by metal artifacts.</w:t>
            </w:r>
          </w:p>
        </w:tc>
      </w:tr>
      <w:tr w:rsidR="00211CFD" w:rsidRPr="00211CFD" w14:paraId="48387E80" w14:textId="77777777" w:rsidTr="00211CFD">
        <w:trPr>
          <w:trHeight w:val="36"/>
        </w:trPr>
        <w:tc>
          <w:tcPr>
            <w:tcW w:w="885" w:type="dxa"/>
            <w:vMerge/>
          </w:tcPr>
          <w:p w14:paraId="107744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4A9E61A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3914D8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6FC54C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7F23268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28A24A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8AD984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06B8963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axial</w:t>
            </w:r>
          </w:p>
        </w:tc>
        <w:tc>
          <w:tcPr>
            <w:tcW w:w="0" w:type="auto"/>
          </w:tcPr>
          <w:p w14:paraId="7266CCE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DSC=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0.805 ± 0.10</w:t>
            </w:r>
          </w:p>
          <w:p w14:paraId="6CD089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25.6 ± 0.8</w:t>
            </w:r>
          </w:p>
        </w:tc>
        <w:tc>
          <w:tcPr>
            <w:tcW w:w="0" w:type="auto"/>
            <w:gridSpan w:val="2"/>
          </w:tcPr>
          <w:p w14:paraId="173F76A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2D axial</w:t>
            </w:r>
          </w:p>
        </w:tc>
        <w:tc>
          <w:tcPr>
            <w:tcW w:w="0" w:type="auto"/>
            <w:gridSpan w:val="3"/>
          </w:tcPr>
          <w:p w14:paraId="78B81B1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9 ± 0.10</w:t>
            </w:r>
          </w:p>
          <w:p w14:paraId="49F5330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ime= 12.4 ± 0.8</w:t>
            </w:r>
          </w:p>
        </w:tc>
        <w:tc>
          <w:tcPr>
            <w:tcW w:w="678" w:type="dxa"/>
            <w:vMerge/>
          </w:tcPr>
          <w:p w14:paraId="5EB45BF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768180EE" w14:textId="77777777" w:rsidTr="00211CFD">
        <w:trPr>
          <w:trHeight w:val="36"/>
        </w:trPr>
        <w:tc>
          <w:tcPr>
            <w:tcW w:w="885" w:type="dxa"/>
            <w:vMerge/>
          </w:tcPr>
          <w:p w14:paraId="3A59CCB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220E74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1F89B09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04856D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723842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73601F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9A969B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0349FE7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sagittal</w:t>
            </w:r>
          </w:p>
        </w:tc>
        <w:tc>
          <w:tcPr>
            <w:tcW w:w="0" w:type="auto"/>
          </w:tcPr>
          <w:p w14:paraId="48B47C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2 ± 0.11</w:t>
            </w:r>
          </w:p>
          <w:p w14:paraId="4F17BB8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5C81C9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sagittal</w:t>
            </w:r>
          </w:p>
        </w:tc>
        <w:tc>
          <w:tcPr>
            <w:tcW w:w="0" w:type="auto"/>
            <w:gridSpan w:val="3"/>
          </w:tcPr>
          <w:p w14:paraId="7A19ABA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6 ± 0.10</w:t>
            </w:r>
          </w:p>
        </w:tc>
        <w:tc>
          <w:tcPr>
            <w:tcW w:w="678" w:type="dxa"/>
            <w:vMerge/>
          </w:tcPr>
          <w:p w14:paraId="45DAD09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70F2F46C" w14:textId="77777777" w:rsidTr="00211CFD">
        <w:trPr>
          <w:trHeight w:val="36"/>
        </w:trPr>
        <w:tc>
          <w:tcPr>
            <w:tcW w:w="885" w:type="dxa"/>
            <w:vMerge/>
          </w:tcPr>
          <w:p w14:paraId="613C144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58E2141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7429E1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5AB34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1401FE3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B83073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CB94E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4C077B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coronal</w:t>
            </w:r>
          </w:p>
        </w:tc>
        <w:tc>
          <w:tcPr>
            <w:tcW w:w="0" w:type="auto"/>
          </w:tcPr>
          <w:p w14:paraId="561B7B2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799 ± 0.11</w:t>
            </w:r>
          </w:p>
          <w:p w14:paraId="77508A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67DBF3E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D coronal</w:t>
            </w:r>
          </w:p>
        </w:tc>
        <w:tc>
          <w:tcPr>
            <w:tcW w:w="0" w:type="auto"/>
            <w:gridSpan w:val="3"/>
          </w:tcPr>
          <w:p w14:paraId="7C27EF0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13 ± 0.10</w:t>
            </w:r>
          </w:p>
        </w:tc>
        <w:tc>
          <w:tcPr>
            <w:tcW w:w="678" w:type="dxa"/>
            <w:vMerge/>
          </w:tcPr>
          <w:p w14:paraId="230AD0A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0C4C3F8" w14:textId="77777777" w:rsidTr="00211CFD">
        <w:trPr>
          <w:trHeight w:val="36"/>
        </w:trPr>
        <w:tc>
          <w:tcPr>
            <w:tcW w:w="885" w:type="dxa"/>
            <w:vMerge/>
          </w:tcPr>
          <w:p w14:paraId="3397D31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6288E22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3858EE1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46B31F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60CE68B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699353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406733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167F354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.5D (3 adjacent slices)</w:t>
            </w:r>
          </w:p>
        </w:tc>
        <w:tc>
          <w:tcPr>
            <w:tcW w:w="0" w:type="auto"/>
          </w:tcPr>
          <w:p w14:paraId="292C1AB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13 ± 0.10</w:t>
            </w:r>
          </w:p>
          <w:p w14:paraId="1C09DF9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29.3 ± 1.7</w:t>
            </w:r>
          </w:p>
        </w:tc>
        <w:tc>
          <w:tcPr>
            <w:tcW w:w="0" w:type="auto"/>
            <w:gridSpan w:val="2"/>
          </w:tcPr>
          <w:p w14:paraId="41D32FB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.5D (3 adjacent slices)</w:t>
            </w:r>
          </w:p>
        </w:tc>
        <w:tc>
          <w:tcPr>
            <w:tcW w:w="0" w:type="auto"/>
            <w:gridSpan w:val="3"/>
          </w:tcPr>
          <w:p w14:paraId="5DD98DF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7 ± 0.09</w:t>
            </w:r>
          </w:p>
          <w:p w14:paraId="7E280F7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14.8 ± 0.7</w:t>
            </w:r>
          </w:p>
        </w:tc>
        <w:tc>
          <w:tcPr>
            <w:tcW w:w="678" w:type="dxa"/>
            <w:vMerge/>
          </w:tcPr>
          <w:p w14:paraId="61E59C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04E8C67D" w14:textId="77777777" w:rsidTr="00211CFD">
        <w:trPr>
          <w:trHeight w:val="36"/>
        </w:trPr>
        <w:tc>
          <w:tcPr>
            <w:tcW w:w="885" w:type="dxa"/>
            <w:vMerge/>
          </w:tcPr>
          <w:p w14:paraId="579ED90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03F9F7B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27A18E4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7BDB65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2AC62C9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FA99FC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7962957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560CD4B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.5D (5 adjacent slices)</w:t>
            </w:r>
          </w:p>
        </w:tc>
        <w:tc>
          <w:tcPr>
            <w:tcW w:w="0" w:type="auto"/>
          </w:tcPr>
          <w:p w14:paraId="45494C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3 ± 0.10 Time= 27.3 ± 0.3</w:t>
            </w:r>
          </w:p>
        </w:tc>
        <w:tc>
          <w:tcPr>
            <w:tcW w:w="0" w:type="auto"/>
            <w:gridSpan w:val="2"/>
          </w:tcPr>
          <w:p w14:paraId="27FFBA1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.5D (5 adjacent slices)</w:t>
            </w:r>
          </w:p>
        </w:tc>
        <w:tc>
          <w:tcPr>
            <w:tcW w:w="0" w:type="auto"/>
            <w:gridSpan w:val="3"/>
          </w:tcPr>
          <w:p w14:paraId="1893326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01 ± 0.09</w:t>
            </w:r>
          </w:p>
          <w:p w14:paraId="6201E47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15.6 ± 0.7</w:t>
            </w:r>
          </w:p>
        </w:tc>
        <w:tc>
          <w:tcPr>
            <w:tcW w:w="678" w:type="dxa"/>
            <w:vMerge/>
          </w:tcPr>
          <w:p w14:paraId="7DA6D93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7DDCD08" w14:textId="77777777" w:rsidTr="00211CFD">
        <w:trPr>
          <w:trHeight w:val="36"/>
        </w:trPr>
        <w:tc>
          <w:tcPr>
            <w:tcW w:w="885" w:type="dxa"/>
            <w:vMerge/>
          </w:tcPr>
          <w:p w14:paraId="71136E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117A24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15C908E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5C66D2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6FB27A6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D0EE9D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02E5C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7DB214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jority voting</w:t>
            </w:r>
          </w:p>
        </w:tc>
        <w:tc>
          <w:tcPr>
            <w:tcW w:w="0" w:type="auto"/>
          </w:tcPr>
          <w:p w14:paraId="33DC789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DSC= 0.821 ± 0.11 </w:t>
            </w:r>
          </w:p>
          <w:p w14:paraId="2C0B1FB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3 x</w:t>
            </w:r>
          </w:p>
          <w:p w14:paraId="41CD31D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5.6 ± 0.8</w:t>
            </w:r>
          </w:p>
        </w:tc>
        <w:tc>
          <w:tcPr>
            <w:tcW w:w="0" w:type="auto"/>
            <w:gridSpan w:val="2"/>
          </w:tcPr>
          <w:p w14:paraId="77FD9D9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jority voting</w:t>
            </w:r>
          </w:p>
        </w:tc>
        <w:tc>
          <w:tcPr>
            <w:tcW w:w="0" w:type="auto"/>
            <w:gridSpan w:val="3"/>
          </w:tcPr>
          <w:p w14:paraId="57942C5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821 ± 0.10</w:t>
            </w:r>
          </w:p>
          <w:p w14:paraId="6A76925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3 x</w:t>
            </w:r>
          </w:p>
          <w:p w14:paraId="61DA354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2.4 ± 0.8</w:t>
            </w:r>
          </w:p>
        </w:tc>
        <w:tc>
          <w:tcPr>
            <w:tcW w:w="678" w:type="dxa"/>
            <w:vMerge/>
          </w:tcPr>
          <w:p w14:paraId="0B39EA4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2272882D" w14:textId="77777777" w:rsidTr="00211CFD">
        <w:trPr>
          <w:trHeight w:val="36"/>
        </w:trPr>
        <w:tc>
          <w:tcPr>
            <w:tcW w:w="885" w:type="dxa"/>
            <w:vMerge/>
          </w:tcPr>
          <w:p w14:paraId="230F95E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27F7A6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62ACEB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1EC8BC2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15E6105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60D7E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EBF694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5035FE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randomly oriented 2D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(cross-sections)</w:t>
            </w:r>
          </w:p>
        </w:tc>
        <w:tc>
          <w:tcPr>
            <w:tcW w:w="0" w:type="auto"/>
          </w:tcPr>
          <w:p w14:paraId="426FED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SC= 0.8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1 ± 0.09</w:t>
            </w:r>
          </w:p>
          <w:p w14:paraId="5B0591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22,9 ± 0.1</w:t>
            </w:r>
          </w:p>
        </w:tc>
        <w:tc>
          <w:tcPr>
            <w:tcW w:w="0" w:type="auto"/>
            <w:gridSpan w:val="2"/>
          </w:tcPr>
          <w:p w14:paraId="7FB08C8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randomly oriented 2D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(cross-sections)</w:t>
            </w:r>
          </w:p>
        </w:tc>
        <w:tc>
          <w:tcPr>
            <w:tcW w:w="0" w:type="auto"/>
            <w:gridSpan w:val="3"/>
          </w:tcPr>
          <w:p w14:paraId="330B017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SC= 0.808 ±0.09</w:t>
            </w:r>
          </w:p>
          <w:p w14:paraId="4844DC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ime= 10,8 ± 1.1</w:t>
            </w:r>
          </w:p>
        </w:tc>
        <w:tc>
          <w:tcPr>
            <w:tcW w:w="678" w:type="dxa"/>
            <w:vMerge/>
          </w:tcPr>
          <w:p w14:paraId="14DDF7A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B2A2200" w14:textId="77777777" w:rsidTr="00211CFD">
        <w:trPr>
          <w:trHeight w:val="36"/>
        </w:trPr>
        <w:tc>
          <w:tcPr>
            <w:tcW w:w="885" w:type="dxa"/>
            <w:vMerge/>
          </w:tcPr>
          <w:p w14:paraId="1EDEFD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6BA6E82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7D2500D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F9D84C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28FBB65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B8DE3B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6D66D13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1C74A8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patches</w:t>
            </w:r>
          </w:p>
        </w:tc>
        <w:tc>
          <w:tcPr>
            <w:tcW w:w="0" w:type="auto"/>
          </w:tcPr>
          <w:p w14:paraId="4268BDA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0.782 ± 0.13 Time= 259.3 ± 13.5</w:t>
            </w:r>
          </w:p>
        </w:tc>
        <w:tc>
          <w:tcPr>
            <w:tcW w:w="0" w:type="auto"/>
            <w:gridSpan w:val="2"/>
          </w:tcPr>
          <w:p w14:paraId="474188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patches</w:t>
            </w:r>
          </w:p>
        </w:tc>
        <w:tc>
          <w:tcPr>
            <w:tcW w:w="0" w:type="auto"/>
            <w:gridSpan w:val="3"/>
          </w:tcPr>
          <w:p w14:paraId="382979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n.a.</w:t>
            </w:r>
          </w:p>
          <w:p w14:paraId="2A1EBF6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ime= n.a.</w:t>
            </w:r>
          </w:p>
        </w:tc>
        <w:tc>
          <w:tcPr>
            <w:tcW w:w="678" w:type="dxa"/>
            <w:vMerge/>
          </w:tcPr>
          <w:p w14:paraId="78A2DDF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44B1977A" w14:textId="77777777" w:rsidTr="00211CFD">
        <w:trPr>
          <w:trHeight w:val="332"/>
        </w:trPr>
        <w:tc>
          <w:tcPr>
            <w:tcW w:w="1698" w:type="dxa"/>
            <w:gridSpan w:val="2"/>
          </w:tcPr>
          <w:p w14:paraId="3A6728C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>MDCT</w:t>
            </w:r>
          </w:p>
          <w:p w14:paraId="229323E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Craniomaxillofacial structures</w:t>
            </w:r>
          </w:p>
        </w:tc>
        <w:tc>
          <w:tcPr>
            <w:tcW w:w="781" w:type="dxa"/>
          </w:tcPr>
          <w:p w14:paraId="01D5C3D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00C7D8C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0DD49F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0FC3F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82BF03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28AA561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29B5F62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6C89FFF0" w14:textId="77777777" w:rsidTr="00211CFD">
        <w:trPr>
          <w:trHeight w:val="332"/>
        </w:trPr>
        <w:tc>
          <w:tcPr>
            <w:tcW w:w="885" w:type="dxa"/>
          </w:tcPr>
          <w:p w14:paraId="6C0D04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teybe et al.</w:t>
            </w:r>
          </w:p>
          <w:p w14:paraId="4A7572C3" w14:textId="6994C860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dGV5YmU8L0F1dGhvcj48WWVhcj4yMDIyPC9ZZWFyPjxS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dGV5YmU8L0F1dGhvcj48WWVhcj4yMDIyPC9ZZWFyPjxS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6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6C08A5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raniomaxillofacial structures on head CT</w:t>
            </w:r>
          </w:p>
        </w:tc>
        <w:tc>
          <w:tcPr>
            <w:tcW w:w="781" w:type="dxa"/>
          </w:tcPr>
          <w:p w14:paraId="7387195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864" w:type="dxa"/>
          </w:tcPr>
          <w:p w14:paraId="20E42F9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 =1 mm3</w:t>
            </w:r>
          </w:p>
          <w:p w14:paraId="6D029F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ixed matrix size=32x32x32 voxels</w:t>
            </w:r>
          </w:p>
        </w:tc>
        <w:tc>
          <w:tcPr>
            <w:tcW w:w="616" w:type="dxa"/>
          </w:tcPr>
          <w:p w14:paraId="18C017C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ORA imaging platform and Nvidia RTX</w:t>
            </w:r>
          </w:p>
          <w:p w14:paraId="1C5D25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C65414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with manual segmentation</w:t>
            </w:r>
          </w:p>
        </w:tc>
        <w:tc>
          <w:tcPr>
            <w:tcW w:w="0" w:type="auto"/>
          </w:tcPr>
          <w:p w14:paraId="1386B4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U-Net </w:t>
            </w:r>
          </w:p>
        </w:tc>
        <w:tc>
          <w:tcPr>
            <w:tcW w:w="0" w:type="auto"/>
            <w:gridSpan w:val="8"/>
          </w:tcPr>
          <w:p w14:paraId="31D4405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81±0.13 mm</w:t>
            </w:r>
          </w:p>
          <w:p w14:paraId="36B6530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urface DSC=0.94±0.06 mm</w:t>
            </w:r>
          </w:p>
          <w:p w14:paraId="0B9D121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95%HD=1.93±2.05 mm</w:t>
            </w:r>
          </w:p>
          <w:p w14:paraId="23CA985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SSD=0.42±0.44 mm</w:t>
            </w:r>
          </w:p>
        </w:tc>
        <w:tc>
          <w:tcPr>
            <w:tcW w:w="678" w:type="dxa"/>
          </w:tcPr>
          <w:p w14:paraId="2E4372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High accuracy was achieved. The approach may assist in maxillofacial surgeries</w:t>
            </w:r>
          </w:p>
        </w:tc>
      </w:tr>
      <w:tr w:rsidR="00211CFD" w:rsidRPr="00211CFD" w14:paraId="43A83A6E" w14:textId="77777777" w:rsidTr="00211CFD">
        <w:trPr>
          <w:trHeight w:val="332"/>
        </w:trPr>
        <w:tc>
          <w:tcPr>
            <w:tcW w:w="885" w:type="dxa"/>
          </w:tcPr>
          <w:p w14:paraId="052C7E72" w14:textId="1CF51638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yu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eXU8L0F1dGhvcj48WWVhcj4yMDIxPC9ZZWFyPjxSZWNO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eXU8L0F1dGhvcj48WWVhcj4yMDIxPC9ZZWFyPjxSZWNO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7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6FB906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pper-airway morphology</w:t>
            </w:r>
          </w:p>
        </w:tc>
        <w:tc>
          <w:tcPr>
            <w:tcW w:w="781" w:type="dxa"/>
          </w:tcPr>
          <w:p w14:paraId="4BDF0FE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73</w:t>
            </w:r>
          </w:p>
          <w:p w14:paraId="477257B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15</w:t>
            </w:r>
          </w:p>
        </w:tc>
        <w:tc>
          <w:tcPr>
            <w:tcW w:w="864" w:type="dxa"/>
          </w:tcPr>
          <w:p w14:paraId="089B6A1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512 ×512</w:t>
            </w:r>
          </w:p>
          <w:p w14:paraId="4D4286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ixel spacing=0.42–0.51 mm</w:t>
            </w:r>
          </w:p>
        </w:tc>
        <w:tc>
          <w:tcPr>
            <w:tcW w:w="616" w:type="dxa"/>
          </w:tcPr>
          <w:p w14:paraId="0C23E8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slicer</w:t>
            </w:r>
          </w:p>
          <w:p w14:paraId="58903F9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0E4C4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ed network output with manual segmentation</w:t>
            </w:r>
          </w:p>
        </w:tc>
        <w:tc>
          <w:tcPr>
            <w:tcW w:w="0" w:type="auto"/>
          </w:tcPr>
          <w:p w14:paraId="5355F5C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 U-Net</w:t>
            </w:r>
          </w:p>
        </w:tc>
        <w:tc>
          <w:tcPr>
            <w:tcW w:w="0" w:type="auto"/>
            <w:gridSpan w:val="8"/>
          </w:tcPr>
          <w:p w14:paraId="23C273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CC = 81.5%  SE= 89.3%  SP= 86.2%  F1= 87.6%</w:t>
            </w:r>
          </w:p>
          <w:p w14:paraId="75D6467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high-resolution model: DSC=0.76 ±0.041   </w:t>
            </w:r>
          </w:p>
          <w:p w14:paraId="385A80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ow-resolution model: DSC= 0.74 ±0.052</w:t>
            </w:r>
          </w:p>
          <w:p w14:paraId="0306415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220562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diagnostic accuracy of  Obstructive sleep apnea syndrome is increased with the algorithm.</w:t>
            </w:r>
          </w:p>
        </w:tc>
      </w:tr>
      <w:tr w:rsidR="00211CFD" w:rsidRPr="00211CFD" w14:paraId="7CBDD1E9" w14:textId="77777777" w:rsidTr="00211CFD">
        <w:trPr>
          <w:trHeight w:val="332"/>
        </w:trPr>
        <w:tc>
          <w:tcPr>
            <w:tcW w:w="885" w:type="dxa"/>
          </w:tcPr>
          <w:p w14:paraId="27D670CB" w14:textId="11527A08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Zhong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ong&lt;/Author&gt;&lt;Year&gt;2021&lt;/Year&gt;&lt;RecNum&gt;71&lt;/RecNum&gt;&lt;DisplayText&gt;[28]&lt;/DisplayText&gt;&lt;record&gt;&lt;rec-number&gt;71&lt;/rec-number&gt;&lt;foreign-keys&gt;&lt;key app="EN" db-id="rfafv2rvw2re0netpx6xdvwk5te5szpaf2av" timestamp="1680892565"&gt;71&lt;/key&gt;&lt;/foreign-keys&gt;&lt;ref-type name="Journal Article"&gt;17&lt;/ref-type&gt;&lt;contributors&gt;&lt;authors&gt;&lt;author&gt;Zhong, Y.&lt;/author&gt;&lt;author&gt;Yang, Y.&lt;/author&gt;&lt;author&gt;Fang, Y.&lt;/author&gt;&lt;author&gt;Wang, J.&lt;/author&gt;&lt;author&gt;Hu, W.&lt;/author&gt;&lt;/authors&gt;&lt;/contributors&gt;&lt;auth-address&gt;Department of Radiation Oncology, Fudan University Shanghai Cancer Center, Shanghai, China.&amp;#xD;Department of Oncology, Shanghai Medical College, Fudan University, Shanghai, China.&amp;#xD;Shanghai Key Laboratory of Radiation Oncology, Shanghai, China.&lt;/auth-address&gt;&lt;titles&gt;&lt;title&gt;A Preliminary Experience of Implementing Deep-Learning Based Auto-Segmentation in Head and Neck Cancer: A Study on Real-World Clinical Cases&lt;/title&gt;&lt;secondary-title&gt;Front Oncol&lt;/secondary-title&gt;&lt;/titles&gt;&lt;periodical&gt;&lt;full-title&gt;Front Oncol&lt;/full-title&gt;&lt;/periodical&gt;&lt;pages&gt;638197&lt;/pages&gt;&lt;volume&gt;11&lt;/volume&gt;&lt;edition&gt;20210505&lt;/edition&gt;&lt;keywords&gt;&lt;keyword&gt;auto segmentation&lt;/keyword&gt;&lt;keyword&gt;clinical evaluation&lt;/keyword&gt;&lt;keyword&gt;deep learning&lt;/keyword&gt;&lt;keyword&gt;head and neck cancer&lt;/keyword&gt;&lt;keyword&gt;organs at risk&lt;/keyword&gt;&lt;/keywords&gt;&lt;dates&gt;&lt;year&gt;2021&lt;/year&gt;&lt;/dates&gt;&lt;isbn&gt;2234-943X (Print)&amp;#xD;2234-943x&lt;/isbn&gt;&lt;accession-num&gt;34026615&lt;/accession-num&gt;&lt;urls&gt;&lt;/urls&gt;&lt;custom1&gt;The authors declare that the research was conducted in the absence of any commercial or financial relationships that could be construed as a potential conflict of interest.&lt;/custom1&gt;&lt;custom2&gt;PMC8132944&lt;/custom2&gt;&lt;electronic-resource-num&gt;10.3389/fonc.2021.638197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8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68B1E5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organs-at-risk </w:t>
            </w:r>
          </w:p>
          <w:p w14:paraId="0BC308B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or head and neck cancer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radiotherapy</w:t>
            </w:r>
          </w:p>
        </w:tc>
        <w:tc>
          <w:tcPr>
            <w:tcW w:w="781" w:type="dxa"/>
          </w:tcPr>
          <w:p w14:paraId="543202E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364</w:t>
            </w:r>
          </w:p>
        </w:tc>
        <w:tc>
          <w:tcPr>
            <w:tcW w:w="864" w:type="dxa"/>
          </w:tcPr>
          <w:p w14:paraId="1DA77C5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120 kVp, 350 mA </w:t>
            </w:r>
          </w:p>
          <w:p w14:paraId="3D59F69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ixel size=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0.92 × 0.92 mm </w:t>
            </w:r>
          </w:p>
          <w:p w14:paraId="3F54CD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512 × 512 matrix.</w:t>
            </w:r>
          </w:p>
        </w:tc>
        <w:tc>
          <w:tcPr>
            <w:tcW w:w="616" w:type="dxa"/>
          </w:tcPr>
          <w:p w14:paraId="336802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Keras</w:t>
            </w:r>
          </w:p>
          <w:p w14:paraId="3847BC1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30794D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utomated segmentation with manual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egmentation</w:t>
            </w:r>
          </w:p>
        </w:tc>
        <w:tc>
          <w:tcPr>
            <w:tcW w:w="0" w:type="auto"/>
          </w:tcPr>
          <w:p w14:paraId="44E52DA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U-Net</w:t>
            </w:r>
          </w:p>
        </w:tc>
        <w:tc>
          <w:tcPr>
            <w:tcW w:w="0" w:type="auto"/>
            <w:gridSpan w:val="8"/>
          </w:tcPr>
          <w:p w14:paraId="2715590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ral cavity: HD= 8.51 ± 5.54 DSC= 0.93 ± 0.07</w:t>
            </w:r>
          </w:p>
        </w:tc>
        <w:tc>
          <w:tcPr>
            <w:tcW w:w="678" w:type="dxa"/>
          </w:tcPr>
          <w:p w14:paraId="79062B7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odel showed an efficient and consist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ent performance in clinical practice. Reducing the labor-intensive manual segmentation work.</w:t>
            </w:r>
          </w:p>
        </w:tc>
      </w:tr>
      <w:tr w:rsidR="00211CFD" w:rsidRPr="00211CFD" w14:paraId="02326B44" w14:textId="77777777" w:rsidTr="00211CFD">
        <w:trPr>
          <w:trHeight w:val="332"/>
        </w:trPr>
        <w:tc>
          <w:tcPr>
            <w:tcW w:w="885" w:type="dxa"/>
          </w:tcPr>
          <w:p w14:paraId="192AD0A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Fu et al.</w:t>
            </w:r>
          </w:p>
          <w:p w14:paraId="1A937DFF" w14:textId="7BA2CD0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GdTwvQXV0aG9yPjxZZWFyPjIwMjA8L1llYXI+PFJlY051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GdTwvQXV0aG9yPjxZZWFyPjIwMjA8L1llYXI+PFJlY051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9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75565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essel</w:t>
            </w:r>
          </w:p>
        </w:tc>
        <w:tc>
          <w:tcPr>
            <w:tcW w:w="781" w:type="dxa"/>
          </w:tcPr>
          <w:p w14:paraId="122851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8766</w:t>
            </w:r>
          </w:p>
        </w:tc>
        <w:tc>
          <w:tcPr>
            <w:tcW w:w="864" w:type="dxa"/>
          </w:tcPr>
          <w:p w14:paraId="2FC262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atch dimension= 256 × 256 × 256 voxels</w:t>
            </w:r>
          </w:p>
        </w:tc>
        <w:tc>
          <w:tcPr>
            <w:tcW w:w="616" w:type="dxa"/>
          </w:tcPr>
          <w:p w14:paraId="4F4EE54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TKSNAP</w:t>
            </w:r>
          </w:p>
          <w:p w14:paraId="20BDA08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5C3C0B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with manual segmentation</w:t>
            </w:r>
          </w:p>
        </w:tc>
        <w:tc>
          <w:tcPr>
            <w:tcW w:w="0" w:type="auto"/>
          </w:tcPr>
          <w:p w14:paraId="61C61C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odified U-net with the addition of bottleneck-ResNet (BR)</w:t>
            </w:r>
          </w:p>
        </w:tc>
        <w:tc>
          <w:tcPr>
            <w:tcW w:w="0" w:type="auto"/>
            <w:gridSpan w:val="8"/>
          </w:tcPr>
          <w:p w14:paraId="0835C9C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CC=0.931</w:t>
            </w:r>
          </w:p>
        </w:tc>
        <w:tc>
          <w:tcPr>
            <w:tcW w:w="678" w:type="dxa"/>
          </w:tcPr>
          <w:p w14:paraId="128B39B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utomated algorithm decreases labor force and time and can assist in the improvement of patient care.</w:t>
            </w:r>
          </w:p>
        </w:tc>
      </w:tr>
      <w:tr w:rsidR="00211CFD" w:rsidRPr="00211CFD" w14:paraId="58FF40E6" w14:textId="77777777" w:rsidTr="00211CFD">
        <w:trPr>
          <w:trHeight w:val="332"/>
        </w:trPr>
        <w:tc>
          <w:tcPr>
            <w:tcW w:w="885" w:type="dxa"/>
          </w:tcPr>
          <w:p w14:paraId="6349C93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Yun et al.</w:t>
            </w:r>
          </w:p>
          <w:p w14:paraId="20BA62E9" w14:textId="44D059AA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18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ZdW48L0F1dGhvcj48WWVhcj4yMDE5PC9ZZWFyPjxSZWNO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ZdW48L0F1dGhvcj48WWVhcj4yMDE5PC9ZZWFyPjxSZWNO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0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9715A2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irway</w:t>
            </w:r>
          </w:p>
        </w:tc>
        <w:tc>
          <w:tcPr>
            <w:tcW w:w="781" w:type="dxa"/>
          </w:tcPr>
          <w:p w14:paraId="7C9BD43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:77</w:t>
            </w:r>
          </w:p>
          <w:p w14:paraId="01294A9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59</w:t>
            </w:r>
          </w:p>
          <w:p w14:paraId="281EC85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:10</w:t>
            </w:r>
          </w:p>
          <w:p w14:paraId="3FF86A6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8</w:t>
            </w:r>
          </w:p>
        </w:tc>
        <w:tc>
          <w:tcPr>
            <w:tcW w:w="864" w:type="dxa"/>
          </w:tcPr>
          <w:p w14:paraId="3816CA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atch size=32 × 32 pixels</w:t>
            </w:r>
          </w:p>
        </w:tc>
        <w:tc>
          <w:tcPr>
            <w:tcW w:w="616" w:type="dxa"/>
          </w:tcPr>
          <w:p w14:paraId="5D6805C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VIEWTM (Coreline Soft Inc., Seoul, South Korea) </w:t>
            </w:r>
          </w:p>
          <w:p w14:paraId="7AB2C9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7EB4F1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segmentation with manual segmentation and semi-automatic segmentation</w:t>
            </w:r>
          </w:p>
        </w:tc>
        <w:tc>
          <w:tcPr>
            <w:tcW w:w="0" w:type="auto"/>
          </w:tcPr>
          <w:p w14:paraId="5946CF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.5D CNN</w:t>
            </w:r>
          </w:p>
        </w:tc>
        <w:tc>
          <w:tcPr>
            <w:tcW w:w="0" w:type="auto"/>
            <w:gridSpan w:val="8"/>
          </w:tcPr>
          <w:p w14:paraId="0C878BD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8997±0.0892</w:t>
            </w:r>
          </w:p>
          <w:p w14:paraId="470C159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P=7.74%</w:t>
            </w:r>
          </w:p>
          <w:p w14:paraId="35A5FA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ee length detected=92.16%</w:t>
            </w:r>
          </w:p>
        </w:tc>
        <w:tc>
          <w:tcPr>
            <w:tcW w:w="678" w:type="dxa"/>
          </w:tcPr>
          <w:p w14:paraId="3B862C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lgorithm can be applied in radiologic practice.</w:t>
            </w:r>
          </w:p>
          <w:p w14:paraId="257372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D7515B6" w14:textId="77777777" w:rsidTr="00211CFD">
        <w:trPr>
          <w:trHeight w:val="332"/>
        </w:trPr>
        <w:tc>
          <w:tcPr>
            <w:tcW w:w="885" w:type="dxa"/>
          </w:tcPr>
          <w:p w14:paraId="5369AD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nemma et al.</w:t>
            </w:r>
          </w:p>
          <w:p w14:paraId="182051A5" w14:textId="38084C50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18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xODwvWWVhcj48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aW5uZW1hPC9BdXRob3I+PFllYXI+MjAxODwvWWVhcj48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1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AE8E7D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one</w:t>
            </w:r>
          </w:p>
        </w:tc>
        <w:tc>
          <w:tcPr>
            <w:tcW w:w="781" w:type="dxa"/>
          </w:tcPr>
          <w:p w14:paraId="4412956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20</w:t>
            </w:r>
          </w:p>
          <w:p w14:paraId="17FA145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6FEA2BF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616" w:type="dxa"/>
          </w:tcPr>
          <w:p w14:paraId="05A644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mics and 3-matic software</w:t>
            </w:r>
          </w:p>
          <w:p w14:paraId="568F86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B26681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B73DA3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Compared the gold standard segmentation(semi-automated) and the CNN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egmentation</w:t>
            </w:r>
          </w:p>
        </w:tc>
        <w:tc>
          <w:tcPr>
            <w:tcW w:w="0" w:type="auto"/>
          </w:tcPr>
          <w:p w14:paraId="5686B7E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e CNN architecture consisted of four layers: 1. Convo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lutional layer 2. Activation layer 3. Normalization layer 4. Pooling layer</w:t>
            </w:r>
          </w:p>
        </w:tc>
        <w:tc>
          <w:tcPr>
            <w:tcW w:w="0" w:type="auto"/>
            <w:gridSpan w:val="8"/>
          </w:tcPr>
          <w:p w14:paraId="094B2A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SC=0.92±0.04</w:t>
            </w:r>
          </w:p>
          <w:p w14:paraId="23B433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532DC1E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lgorithm is time and effort-efficient for bone segme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tation.</w:t>
            </w:r>
          </w:p>
        </w:tc>
      </w:tr>
      <w:tr w:rsidR="00211CFD" w:rsidRPr="00211CFD" w14:paraId="35095381" w14:textId="77777777" w:rsidTr="00211CFD">
        <w:trPr>
          <w:trHeight w:val="332"/>
        </w:trPr>
        <w:tc>
          <w:tcPr>
            <w:tcW w:w="885" w:type="dxa"/>
          </w:tcPr>
          <w:p w14:paraId="2FCEA994" w14:textId="47AE228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Klinder et al. 2009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Klinder&lt;/Author&gt;&lt;Year&gt;2009&lt;/Year&gt;&lt;RecNum&gt;74&lt;/RecNum&gt;&lt;DisplayText&gt;[32]&lt;/DisplayText&gt;&lt;record&gt;&lt;rec-number&gt;74&lt;/rec-number&gt;&lt;foreign-keys&gt;&lt;key app="EN" db-id="rfafv2rvw2re0netpx6xdvwk5te5szpaf2av" timestamp="1680892701"&gt;74&lt;/key&gt;&lt;/foreign-keys&gt;&lt;ref-type name="Journal Article"&gt;17&lt;/ref-type&gt;&lt;contributors&gt;&lt;authors&gt;&lt;author&gt;Klinder, T.&lt;/author&gt;&lt;author&gt;Ostermann, J.&lt;/author&gt;&lt;author&gt;Ehm, M.&lt;/author&gt;&lt;author&gt;Franz, A.&lt;/author&gt;&lt;author&gt;Kneser, R.&lt;/author&gt;&lt;author&gt;Lorenz, C.&lt;/author&gt;&lt;/authors&gt;&lt;/contributors&gt;&lt;auth-address&gt;Institut für Informationsverarbeitung, Leibniz University of Hannover, Hannover, Germany. tobias.klinder@philips.com&lt;/auth-address&gt;&lt;titles&gt;&lt;title&gt;Automated model-based vertebra detection, identification, and segmentation in CT images&lt;/title&gt;&lt;secondary-title&gt;Med Image Anal&lt;/secondary-title&gt;&lt;/titles&gt;&lt;periodical&gt;&lt;full-title&gt;Med Image Anal&lt;/full-title&gt;&lt;/periodical&gt;&lt;pages&gt;471-82&lt;/pages&gt;&lt;volume&gt;13&lt;/volume&gt;&lt;number&gt;3&lt;/number&gt;&lt;edition&gt;20090220&lt;/edition&gt;&lt;keywords&gt;&lt;keyword&gt;*Algorithms&lt;/keyword&gt;&lt;keyword&gt;*Artificial Intelligence&lt;/keyword&gt;&lt;keyword&gt;Humans&lt;/keyword&gt;&lt;keyword&gt;Pattern Recognition, Automated/*methods&lt;/keyword&gt;&lt;keyword&gt;Radiographic Image Enhancement/methods&lt;/keyword&gt;&lt;keyword&gt;Radiographic Image Interpretation, Computer-Assisted/*methods&lt;/keyword&gt;&lt;keyword&gt;Reproducibility of Results&lt;/keyword&gt;&lt;keyword&gt;Sensitivity and Specificity&lt;/keyword&gt;&lt;keyword&gt;Spine/*diagnostic imaging&lt;/keyword&gt;&lt;keyword&gt;Tomography, X-Ray Computed/*methods&lt;/keyword&gt;&lt;/keywords&gt;&lt;dates&gt;&lt;year&gt;2009&lt;/year&gt;&lt;pub-dates&gt;&lt;date&gt;Jun&lt;/date&gt;&lt;/pub-dates&gt;&lt;/dates&gt;&lt;isbn&gt;1361-8415&lt;/isbn&gt;&lt;accession-num&gt;19285910&lt;/accession-num&gt;&lt;urls&gt;&lt;/urls&gt;&lt;electronic-resource-num&gt;10.1016/j.media.2009.02.004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2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64C710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ertebra detection, identification, and segmentation</w:t>
            </w:r>
          </w:p>
        </w:tc>
        <w:tc>
          <w:tcPr>
            <w:tcW w:w="781" w:type="dxa"/>
          </w:tcPr>
          <w:p w14:paraId="5D98E05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10</w:t>
            </w:r>
          </w:p>
          <w:p w14:paraId="4CE3A9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= 64</w:t>
            </w:r>
          </w:p>
        </w:tc>
        <w:tc>
          <w:tcPr>
            <w:tcW w:w="864" w:type="dxa"/>
          </w:tcPr>
          <w:p w14:paraId="54DBEE9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: 0.36 mm to 0.96 mm</w:t>
            </w:r>
          </w:p>
          <w:p w14:paraId="145CF90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</w:t>
            </w:r>
          </w:p>
          <w:p w14:paraId="4DC9BF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.0 x 3.0 x 3.0 mm</w:t>
            </w:r>
          </w:p>
        </w:tc>
        <w:tc>
          <w:tcPr>
            <w:tcW w:w="616" w:type="dxa"/>
          </w:tcPr>
          <w:p w14:paraId="4FD6DC7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00D5C59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2409CF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generated ground truths were verified</w:t>
            </w:r>
          </w:p>
          <w:p w14:paraId="277C846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y a clinical expert. (Manual segmentation)</w:t>
            </w:r>
          </w:p>
        </w:tc>
        <w:tc>
          <w:tcPr>
            <w:tcW w:w="0" w:type="auto"/>
          </w:tcPr>
          <w:p w14:paraId="6EF0864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1C5C10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ean point-to-surface segmentation error = 1.12 ± 1.04 mm</w:t>
            </w:r>
          </w:p>
          <w:p w14:paraId="12F6764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entire computation time = 179.5 s</w:t>
            </w:r>
          </w:p>
        </w:tc>
        <w:tc>
          <w:tcPr>
            <w:tcW w:w="678" w:type="dxa"/>
          </w:tcPr>
          <w:p w14:paraId="14239B4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framework showed considerable results regarding different regions of the spine, e.g., head-neck, thorax, or whole spine images, and not only for one specific type of data.</w:t>
            </w:r>
          </w:p>
        </w:tc>
      </w:tr>
      <w:tr w:rsidR="00211CFD" w:rsidRPr="00211CFD" w14:paraId="41BBB1A4" w14:textId="77777777" w:rsidTr="00211CFD">
        <w:trPr>
          <w:trHeight w:val="332"/>
        </w:trPr>
        <w:tc>
          <w:tcPr>
            <w:tcW w:w="885" w:type="dxa"/>
          </w:tcPr>
          <w:p w14:paraId="41D54BBD" w14:textId="34AA184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ueda et al. 2006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Rueda&lt;/Author&gt;&lt;Year&gt;2006&lt;/Year&gt;&lt;RecNum&gt;75&lt;/RecNum&gt;&lt;DisplayText&gt;[33]&lt;/DisplayText&gt;&lt;record&gt;&lt;rec-number&gt;75&lt;/rec-number&gt;&lt;foreign-keys&gt;&lt;key app="EN" db-id="rfafv2rvw2re0netpx6xdvwk5te5szpaf2av" timestamp="1680892738"&gt;75&lt;/key&gt;&lt;/foreign-keys&gt;&lt;ref-type name="Journal Article"&gt;17&lt;/ref-type&gt;&lt;contributors&gt;&lt;authors&gt;&lt;author&gt;Rueda, S.&lt;/author&gt;&lt;author&gt;Gil, J. A.&lt;/author&gt;&lt;author&gt;Pichery, R.&lt;/author&gt;&lt;author&gt;Alcañiz, M.&lt;/author&gt;&lt;/authors&gt;&lt;/contributors&gt;&lt;auth-address&gt;Medical Image Computing Laboratory, Universidad Politécnica de Valencia, UPV/ETSIA, Camino de Vera s/n, 46022 Valencia, Spain. silruelo@degi.upv.es&lt;/auth-address&gt;&lt;titles&gt;&lt;title&gt;Automatic segmentation of jaw tissues in CT using active appearance models and semi-automatic landmarking&lt;/title&gt;&lt;secondary-title&gt;Med Image Comput Comput Assist Interv&lt;/secondary-title&gt;&lt;/titles&gt;&lt;periodical&gt;&lt;full-title&gt;Med Image Comput Comput Assist Interv&lt;/full-title&gt;&lt;/periodical&gt;&lt;pages&gt;167-74&lt;/pages&gt;&lt;volume&gt;9&lt;/volume&gt;&lt;number&gt;Pt 1&lt;/number&gt;&lt;keywords&gt;&lt;keyword&gt;Algorithms&lt;/keyword&gt;&lt;keyword&gt;Artificial Intelligence&lt;/keyword&gt;&lt;keyword&gt;Connective Tissue/diagnostic imaging&lt;/keyword&gt;&lt;keyword&gt;Imaging, Three-Dimensional/*methods&lt;/keyword&gt;&lt;keyword&gt;Jaw/*diagnostic imaging&lt;/keyword&gt;&lt;keyword&gt;Pattern Recognition, Automated/*methods&lt;/keyword&gt;&lt;keyword&gt;Radiographic Image Enhancement/*methods&lt;/keyword&gt;&lt;keyword&gt;Radiographic Image Interpretation, Computer-Assisted/*methods&lt;/keyword&gt;&lt;keyword&gt;Radiography, Dental/*methods&lt;/keyword&gt;&lt;keyword&gt;Reproducibility of Results&lt;/keyword&gt;&lt;keyword&gt;Sensitivity and Specificity&lt;/keyword&gt;&lt;keyword&gt;Tomography, X-Ray Computed/*methods&lt;/keyword&gt;&lt;/keywords&gt;&lt;dates&gt;&lt;year&gt;2006&lt;/year&gt;&lt;/dates&gt;&lt;accession-num&gt;17354887&lt;/accession-num&gt;&lt;urls&gt;&lt;/urls&gt;&lt;electronic-resource-num&gt;10.1007/11866565_21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3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2EC75D4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Jaw Tissues (cortical bone, trabecular core, and especially</w:t>
            </w:r>
          </w:p>
          <w:p w14:paraId="3151B7B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mandibular canal containing the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ental nerve.)</w:t>
            </w:r>
          </w:p>
        </w:tc>
        <w:tc>
          <w:tcPr>
            <w:tcW w:w="781" w:type="dxa"/>
          </w:tcPr>
          <w:p w14:paraId="2702DD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raining = 215</w:t>
            </w:r>
          </w:p>
          <w:p w14:paraId="33EACE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leave-4-out scheme</w:t>
            </w:r>
          </w:p>
        </w:tc>
        <w:tc>
          <w:tcPr>
            <w:tcW w:w="864" w:type="dxa"/>
          </w:tcPr>
          <w:p w14:paraId="5203BA1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616" w:type="dxa"/>
          </w:tcPr>
          <w:p w14:paraId="7406D24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44BDEA6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4D6279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segmented image with the ground truth image</w:t>
            </w:r>
          </w:p>
        </w:tc>
        <w:tc>
          <w:tcPr>
            <w:tcW w:w="0" w:type="auto"/>
          </w:tcPr>
          <w:p w14:paraId="66B9B23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ctive Appearance Models</w:t>
            </w:r>
          </w:p>
        </w:tc>
        <w:tc>
          <w:tcPr>
            <w:tcW w:w="0" w:type="auto"/>
            <w:gridSpan w:val="8"/>
          </w:tcPr>
          <w:p w14:paraId="7CF679B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t.crv : Cortical= 1.63mm Trabecular= 2.90mm  Canal= 4.76mm  Nerve= 3.40mm </w:t>
            </w:r>
          </w:p>
          <w:p w14:paraId="16A9236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71BED9F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AMs can perform automatic and accurate segmentation of various jaw tissues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espite the variability of multiple cases.</w:t>
            </w:r>
          </w:p>
        </w:tc>
      </w:tr>
      <w:tr w:rsidR="00211CFD" w:rsidRPr="00211CFD" w14:paraId="786FEF80" w14:textId="77777777" w:rsidTr="00211CFD">
        <w:trPr>
          <w:trHeight w:val="332"/>
        </w:trPr>
        <w:tc>
          <w:tcPr>
            <w:tcW w:w="885" w:type="dxa"/>
          </w:tcPr>
          <w:p w14:paraId="589AB85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lastRenderedPageBreak/>
              <w:t>Tooth</w:t>
            </w:r>
          </w:p>
        </w:tc>
        <w:tc>
          <w:tcPr>
            <w:tcW w:w="813" w:type="dxa"/>
          </w:tcPr>
          <w:p w14:paraId="429DF02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81" w:type="dxa"/>
          </w:tcPr>
          <w:p w14:paraId="401354F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40AEB2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08EFFEB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7A0BCCA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1B8285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00F1936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4EB1074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3BAEFC25" w14:textId="77777777" w:rsidTr="00211CFD">
        <w:trPr>
          <w:trHeight w:val="332"/>
        </w:trPr>
        <w:tc>
          <w:tcPr>
            <w:tcW w:w="885" w:type="dxa"/>
          </w:tcPr>
          <w:p w14:paraId="7943F137" w14:textId="606DD515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Kang et al. 2015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YW5nPC9BdXRob3I+PFllYXI+MjAxNTwvWWVhcj48UmVj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YW5nPC9BdXRob3I+PFllYXI+MjAxNTwvWWVhcj48UmVj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4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E89C49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eth</w:t>
            </w:r>
          </w:p>
        </w:tc>
        <w:tc>
          <w:tcPr>
            <w:tcW w:w="781" w:type="dxa"/>
          </w:tcPr>
          <w:p w14:paraId="4647A73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864" w:type="dxa"/>
          </w:tcPr>
          <w:p w14:paraId="45E6414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85 kV, 4mA, </w:t>
            </w:r>
          </w:p>
          <w:p w14:paraId="2D62C39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</w:t>
            </w:r>
          </w:p>
          <w:p w14:paraId="40F560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2 × 0.2 × 0.2mm</w:t>
            </w:r>
          </w:p>
        </w:tc>
        <w:tc>
          <w:tcPr>
            <w:tcW w:w="616" w:type="dxa"/>
          </w:tcPr>
          <w:p w14:paraId="208F6B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390D45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D22A82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ed the gold standard segmentation(semi-automated) and the CNN segmentation</w:t>
            </w:r>
          </w:p>
        </w:tc>
        <w:tc>
          <w:tcPr>
            <w:tcW w:w="0" w:type="auto"/>
          </w:tcPr>
          <w:p w14:paraId="459AE3B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CNN architecture consisted of four layers: 1. Convolutional layer 2. Activation layer 3. Normalization layer 4. Pooling layer</w:t>
            </w:r>
          </w:p>
        </w:tc>
        <w:tc>
          <w:tcPr>
            <w:tcW w:w="0" w:type="auto"/>
            <w:gridSpan w:val="8"/>
          </w:tcPr>
          <w:p w14:paraId="621E0E9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The average error = 2.29 ± 0.56% </w:t>
            </w:r>
          </w:p>
          <w:p w14:paraId="3622720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627E23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proposed semi-automated method showed more accuracy in comparison to conventional methods. The proposed method</w:t>
            </w:r>
          </w:p>
          <w:p w14:paraId="1C1A655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dentified the individual teeth accurately, demonstrating that it can give dentists substantial assistance during dental surgery.</w:t>
            </w:r>
          </w:p>
        </w:tc>
      </w:tr>
      <w:tr w:rsidR="00211CFD" w:rsidRPr="00211CFD" w14:paraId="15F09F4C" w14:textId="77777777" w:rsidTr="00211CFD">
        <w:trPr>
          <w:trHeight w:val="332"/>
        </w:trPr>
        <w:tc>
          <w:tcPr>
            <w:tcW w:w="885" w:type="dxa"/>
          </w:tcPr>
          <w:p w14:paraId="430BF819" w14:textId="76F10AC8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ariat et al. 201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UaGFyaWF0PC9BdXRob3I+PFllYXI+MjAxMjwvWWVhcj48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UaGFyaWF0PC9BdXRob3I+PFllYXI+MjAxMjwvWWVhcj48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5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D39BD0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Dental structures (to guide dental care in the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ontext of intensity-modulated radiotherapy)</w:t>
            </w:r>
          </w:p>
        </w:tc>
        <w:tc>
          <w:tcPr>
            <w:tcW w:w="781" w:type="dxa"/>
          </w:tcPr>
          <w:p w14:paraId="6B16CA7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raining = 42</w:t>
            </w:r>
          </w:p>
          <w:p w14:paraId="6461B47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8</w:t>
            </w:r>
          </w:p>
        </w:tc>
        <w:tc>
          <w:tcPr>
            <w:tcW w:w="864" w:type="dxa"/>
          </w:tcPr>
          <w:p w14:paraId="1354D1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616" w:type="dxa"/>
          </w:tcPr>
          <w:p w14:paraId="37E7DD0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5516D03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73EF8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ground truth the maximum doses estimated from manual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ontours compared with manual and automatic contours.</w:t>
            </w:r>
          </w:p>
        </w:tc>
        <w:tc>
          <w:tcPr>
            <w:tcW w:w="0" w:type="auto"/>
          </w:tcPr>
          <w:p w14:paraId="75D0C9A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/A</w:t>
            </w:r>
          </w:p>
        </w:tc>
        <w:tc>
          <w:tcPr>
            <w:tcW w:w="0" w:type="auto"/>
            <w:gridSpan w:val="8"/>
          </w:tcPr>
          <w:p w14:paraId="65D5D7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CC = 75%</w:t>
            </w:r>
          </w:p>
        </w:tc>
        <w:tc>
          <w:tcPr>
            <w:tcW w:w="678" w:type="dxa"/>
          </w:tcPr>
          <w:p w14:paraId="57A5FD3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Dose estimation and segmentation using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is framework were more practical and suitable for routine use than manual segmentation.</w:t>
            </w:r>
          </w:p>
        </w:tc>
      </w:tr>
      <w:tr w:rsidR="00211CFD" w:rsidRPr="00211CFD" w14:paraId="2B6110F1" w14:textId="77777777" w:rsidTr="00211CFD">
        <w:trPr>
          <w:trHeight w:val="332"/>
        </w:trPr>
        <w:tc>
          <w:tcPr>
            <w:tcW w:w="885" w:type="dxa"/>
          </w:tcPr>
          <w:p w14:paraId="4B1BD8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Le et al.</w:t>
            </w:r>
          </w:p>
          <w:p w14:paraId="064B1283" w14:textId="3ECBDC8D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09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e&lt;/Author&gt;&lt;Year&gt;2009&lt;/Year&gt;&lt;RecNum&gt;78&lt;/RecNum&gt;&lt;DisplayText&gt;[36]&lt;/DisplayText&gt;&lt;record&gt;&lt;rec-number&gt;78&lt;/rec-number&gt;&lt;foreign-keys&gt;&lt;key app="EN" db-id="rfafv2rvw2re0netpx6xdvwk5te5szpaf2av" timestamp="1680892882"&gt;78&lt;/key&gt;&lt;/foreign-keys&gt;&lt;ref-type name="Journal Article"&gt;17&lt;/ref-type&gt;&lt;contributors&gt;&lt;authors&gt;&lt;author&gt;Le, B. H.&lt;/author&gt;&lt;author&gt;Deng, Z.&lt;/author&gt;&lt;author&gt;Xia, J.&lt;/author&gt;&lt;author&gt;Chang, Y. B.&lt;/author&gt;&lt;author&gt;Zhou, X.&lt;/author&gt;&lt;/authors&gt;&lt;/contributors&gt;&lt;auth-address&gt;Department of Computer Science, University of Houston, Houston, Texas, USA.&lt;/auth-address&gt;&lt;titles&gt;&lt;title&gt;An interactive geometric technique for upper and lower teeth segmentation&lt;/title&gt;&lt;secondary-title&gt;Med Image Comput Comput Assist Interv&lt;/secondary-title&gt;&lt;/titles&gt;&lt;periodical&gt;&lt;full-title&gt;Med Image Comput Comput Assist Interv&lt;/full-title&gt;&lt;/periodical&gt;&lt;pages&gt;968-75&lt;/pages&gt;&lt;volume&gt;12&lt;/volume&gt;&lt;number&gt;Pt 2&lt;/number&gt;&lt;keywords&gt;&lt;keyword&gt;*Algorithms&lt;/keyword&gt;&lt;keyword&gt;Artificial Intelligence&lt;/keyword&gt;&lt;keyword&gt;Humans&lt;/keyword&gt;&lt;keyword&gt;Pattern Recognition, Automated/*methods&lt;/keyword&gt;&lt;keyword&gt;Radiographic Image Enhancement/methods&lt;/keyword&gt;&lt;keyword&gt;Radiographic Image Interpretation, Computer-Assisted/*methods&lt;/keyword&gt;&lt;keyword&gt;Radiography, Dental/*methods&lt;/keyword&gt;&lt;keyword&gt;Reproducibility of Results&lt;/keyword&gt;&lt;keyword&gt;Sensitivity and Specificity&lt;/keyword&gt;&lt;keyword&gt;Tomography, X-Ray Computed/*methods&lt;/keyword&gt;&lt;keyword&gt;Tooth/*diagnostic imaging&lt;/keyword&gt;&lt;keyword&gt;*User-Computer Interface&lt;/keyword&gt;&lt;/keywords&gt;&lt;dates&gt;&lt;year&gt;2009&lt;/year&gt;&lt;/dates&gt;&lt;accession-num&gt;20426205&lt;/accession-num&gt;&lt;urls&gt;&lt;/urls&gt;&lt;electronic-resource-num&gt;10.1007/978-3-642-04271-3_117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6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0911EC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oth segmentation</w:t>
            </w:r>
          </w:p>
        </w:tc>
        <w:tc>
          <w:tcPr>
            <w:tcW w:w="781" w:type="dxa"/>
          </w:tcPr>
          <w:p w14:paraId="0FACC99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-</w:t>
            </w:r>
          </w:p>
        </w:tc>
        <w:tc>
          <w:tcPr>
            <w:tcW w:w="864" w:type="dxa"/>
          </w:tcPr>
          <w:p w14:paraId="72BDB28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512 × 512 at 0.625</w:t>
            </w:r>
          </w:p>
          <w:p w14:paraId="7277436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Slice thickness=1.25 mm FOV= 25cm or lesser   </w:t>
            </w:r>
          </w:p>
          <w:p w14:paraId="6462B0F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Gantry tilt=0◦ </w:t>
            </w:r>
          </w:p>
        </w:tc>
        <w:tc>
          <w:tcPr>
            <w:tcW w:w="616" w:type="dxa"/>
          </w:tcPr>
          <w:p w14:paraId="392CFEF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siriX</w:t>
            </w:r>
          </w:p>
          <w:p w14:paraId="0E3E9C9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309B8D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ed segmented image with the ground truth image</w:t>
            </w:r>
          </w:p>
        </w:tc>
        <w:tc>
          <w:tcPr>
            <w:tcW w:w="0" w:type="auto"/>
          </w:tcPr>
          <w:p w14:paraId="770549E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ctive Appearance Models</w:t>
            </w:r>
          </w:p>
        </w:tc>
        <w:tc>
          <w:tcPr>
            <w:tcW w:w="0" w:type="auto"/>
            <w:gridSpan w:val="8"/>
          </w:tcPr>
          <w:p w14:paraId="20F1F4E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29 mm error from the ideal segmentation</w:t>
            </w:r>
          </w:p>
        </w:tc>
        <w:tc>
          <w:tcPr>
            <w:tcW w:w="678" w:type="dxa"/>
          </w:tcPr>
          <w:p w14:paraId="7D4DC3E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algorithm is fast and time-efficient and outperformed previous methods</w:t>
            </w:r>
          </w:p>
        </w:tc>
      </w:tr>
      <w:tr w:rsidR="00211CFD" w:rsidRPr="00211CFD" w14:paraId="628376F2" w14:textId="77777777" w:rsidTr="00211CFD">
        <w:trPr>
          <w:trHeight w:val="332"/>
        </w:trPr>
        <w:tc>
          <w:tcPr>
            <w:tcW w:w="885" w:type="dxa"/>
          </w:tcPr>
          <w:p w14:paraId="45D3C4F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>Micro-CT</w:t>
            </w:r>
          </w:p>
          <w:p w14:paraId="68391D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  <w:u w:val="single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Pr="00211CFD">
              <w:rPr>
                <w:rFonts w:asciiTheme="majorBidi" w:hAnsiTheme="majorBidi" w:cstheme="majorBidi"/>
                <w:b/>
                <w:bCs/>
                <w:sz w:val="16"/>
                <w:szCs w:val="16"/>
                <w:u w:val="single"/>
              </w:rPr>
              <w:t>Tooth and pulp cavity</w:t>
            </w:r>
          </w:p>
        </w:tc>
        <w:tc>
          <w:tcPr>
            <w:tcW w:w="813" w:type="dxa"/>
          </w:tcPr>
          <w:p w14:paraId="721FB1E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</w:tcPr>
          <w:p w14:paraId="44F83A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01D8678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66089F9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73DEBC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2E1DE1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6E11492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28305D9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1BAAD2E9" w14:textId="77777777" w:rsidTr="00211CFD">
        <w:trPr>
          <w:trHeight w:val="332"/>
        </w:trPr>
        <w:tc>
          <w:tcPr>
            <w:tcW w:w="885" w:type="dxa"/>
          </w:tcPr>
          <w:p w14:paraId="6876FCE0" w14:textId="24E19A0F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i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aW48L0F1dGhvcj48WWVhcj4yMDIxPC9ZZWFyPjxSZWNO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MaW48L0F1dGhvcj48WWVhcj4yMDIxPC9ZZWFyPjxSZWNO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19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7D00AD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ulp cavity and tooth</w:t>
            </w:r>
          </w:p>
        </w:tc>
        <w:tc>
          <w:tcPr>
            <w:tcW w:w="781" w:type="dxa"/>
          </w:tcPr>
          <w:p w14:paraId="433CE8C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25</w:t>
            </w:r>
          </w:p>
          <w:p w14:paraId="12BAA16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5</w:t>
            </w:r>
          </w:p>
        </w:tc>
        <w:tc>
          <w:tcPr>
            <w:tcW w:w="864" w:type="dxa"/>
          </w:tcPr>
          <w:p w14:paraId="1CCF1CC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BCT:</w:t>
            </w:r>
          </w:p>
          <w:p w14:paraId="5090AE4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85 kV, 4mA, 17.5 s.</w:t>
            </w:r>
          </w:p>
          <w:p w14:paraId="597AB06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OV= 14 cm×14 cm×10 cm</w:t>
            </w:r>
          </w:p>
          <w:p w14:paraId="52CE851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100 μm×100 μm×100 μm</w:t>
            </w:r>
          </w:p>
          <w:p w14:paraId="57D467C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icro-CT:</w:t>
            </w:r>
          </w:p>
          <w:p w14:paraId="0A9DD50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70 kV, 200 μA, Resolution= 20 μm,</w:t>
            </w:r>
          </w:p>
          <w:p w14:paraId="6402F71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ick Aluminum Filter =0.5 mm</w:t>
            </w:r>
          </w:p>
          <w:p w14:paraId="60CDFD0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596FEC6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IMICS 17.0 (Materialise NV, Leuven, 119 Belgium)</w:t>
            </w:r>
          </w:p>
          <w:p w14:paraId="35CDDC0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57DD40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ison of segmentation accuracy between the training samples and  the CBCT images labeled by an endodontic specialist</w:t>
            </w:r>
          </w:p>
        </w:tc>
        <w:tc>
          <w:tcPr>
            <w:tcW w:w="0" w:type="auto"/>
          </w:tcPr>
          <w:p w14:paraId="373AE25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-Net</w:t>
            </w:r>
          </w:p>
        </w:tc>
        <w:tc>
          <w:tcPr>
            <w:tcW w:w="0" w:type="auto"/>
            <w:gridSpan w:val="8"/>
          </w:tcPr>
          <w:p w14:paraId="6909CB0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Experimental group:  (data pipeline were micro-CT images)</w:t>
            </w:r>
          </w:p>
          <w:p w14:paraId="37BE47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96.20±0.58%</w:t>
            </w:r>
          </w:p>
          <w:p w14:paraId="19BB54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R= 97.31±0.38%</w:t>
            </w:r>
          </w:p>
          <w:p w14:paraId="42B7665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R= 95.11±0.97%</w:t>
            </w:r>
          </w:p>
          <w:p w14:paraId="10DEE7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SSD= 0.09±0.01mm </w:t>
            </w:r>
          </w:p>
          <w:p w14:paraId="52616B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HD= 1.54±0.51mm </w:t>
            </w:r>
          </w:p>
          <w:p w14:paraId="7E66406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ntrol group: (Data pipeline was annotated images by endo specialists)</w:t>
            </w:r>
          </w:p>
          <w:p w14:paraId="33C28C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 86.75±2.42%</w:t>
            </w:r>
          </w:p>
          <w:p w14:paraId="49953B4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R= 84.45±7.77%</w:t>
            </w:r>
          </w:p>
          <w:p w14:paraId="7D0F194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R= 89.94±4.56%</w:t>
            </w:r>
          </w:p>
          <w:p w14:paraId="4748E15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SSD= 0.08±0.02mm</w:t>
            </w:r>
          </w:p>
          <w:p w14:paraId="51FA149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HD= 1.99±0.67mm </w:t>
            </w:r>
          </w:p>
        </w:tc>
        <w:tc>
          <w:tcPr>
            <w:tcW w:w="678" w:type="dxa"/>
          </w:tcPr>
          <w:p w14:paraId="01F47EA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odel performed accurately showing promise for future use in clinic and endo planning.</w:t>
            </w:r>
          </w:p>
        </w:tc>
      </w:tr>
      <w:tr w:rsidR="00211CFD" w:rsidRPr="00211CFD" w14:paraId="3A73F0C0" w14:textId="77777777" w:rsidTr="00211CFD">
        <w:trPr>
          <w:trHeight w:val="332"/>
        </w:trPr>
        <w:tc>
          <w:tcPr>
            <w:tcW w:w="885" w:type="dxa"/>
          </w:tcPr>
          <w:p w14:paraId="036A081F" w14:textId="66F7BFC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Queiroz et al. 2017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Queiroz&lt;/Author&gt;&lt;Year&gt;2017&lt;/Year&gt;&lt;RecNum&gt;80&lt;/RecNum&gt;&lt;DisplayText&gt;[37]&lt;/DisplayText&gt;&lt;record&gt;&lt;rec-number&gt;80&lt;/rec-number&gt;&lt;foreign-keys&gt;&lt;key app="EN" db-id="rfafv2rvw2re0netpx6xdvwk5te5szpaf2av" timestamp="1680893022"&gt;80&lt;/key&gt;&lt;/foreign-keys&gt;&lt;ref-type name="Journal Article"&gt;17&lt;/ref-type&gt;&lt;contributors&gt;&lt;authors&gt;&lt;author&gt;Queiroz, P. M.&lt;/author&gt;&lt;author&gt;Rovaris, K.&lt;/author&gt;&lt;author&gt;Santaella, G. M.&lt;/author&gt;&lt;author&gt;Haiter-Neto, F.&lt;/author&gt;&lt;author&gt;Freitas, D. Q.&lt;/author&gt;&lt;/authors&gt;&lt;/contributors&gt;&lt;auth-address&gt;Universidade Estadual de Campinas, Faculdade de Odontologia de Piracicaba, Departamento de Diagnóstico Oral, Área de Radiologia Oral, Piracicaba, SP, Brasil.&lt;/auth-address&gt;&lt;titles&gt;&lt;title&gt;Comparison of automatic and visual methods used for image segmentation in Endodontics: a microCT study&lt;/title&gt;&lt;secondary-title&gt;J Appl Oral Sci&lt;/secondary-title&gt;&lt;/titles&gt;&lt;periodical&gt;&lt;full-title&gt;J Appl Oral Sci&lt;/full-title&gt;&lt;/periodical&gt;&lt;pages&gt;674-679&lt;/pages&gt;&lt;volume&gt;25&lt;/volume&gt;&lt;number&gt;6&lt;/number&gt;&lt;keywords&gt;&lt;keyword&gt;Algorithms&lt;/keyword&gt;&lt;keyword&gt;Dental Pulp Cavity/*diagnostic imaging&lt;/keyword&gt;&lt;keyword&gt;*Endodontics&lt;/keyword&gt;&lt;keyword&gt;Humans&lt;/keyword&gt;&lt;keyword&gt;Image Processing, Computer-Assisted/methods&lt;/keyword&gt;&lt;keyword&gt;Imaging, Three-Dimensional/methods&lt;/keyword&gt;&lt;keyword&gt;Reproducibility of Results&lt;/keyword&gt;&lt;keyword&gt;*X-Ray Microtomography&lt;/keyword&gt;&lt;/keywords&gt;&lt;dates&gt;&lt;year&gt;2017&lt;/year&gt;&lt;pub-dates&gt;&lt;date&gt;Nov-Dec&lt;/date&gt;&lt;/pub-dates&gt;&lt;/dates&gt;&lt;isbn&gt;1678-7757 (Print)&amp;#xD;1678-7757&lt;/isbn&gt;&lt;accession-num&gt;29211289&lt;/accession-num&gt;&lt;urls&gt;&lt;/urls&gt;&lt;custom2&gt;PMC5701538&lt;/custom2&gt;&lt;electronic-resource-num&gt;10.1590/1678-7757-2017-0023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7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15C63EB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oot canal volume and surface area</w:t>
            </w:r>
          </w:p>
        </w:tc>
        <w:tc>
          <w:tcPr>
            <w:tcW w:w="781" w:type="dxa"/>
          </w:tcPr>
          <w:p w14:paraId="7160C7D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1</w:t>
            </w:r>
          </w:p>
        </w:tc>
        <w:tc>
          <w:tcPr>
            <w:tcW w:w="864" w:type="dxa"/>
          </w:tcPr>
          <w:p w14:paraId="28DEBF3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50 kV, 800 µA</w:t>
            </w:r>
          </w:p>
          <w:p w14:paraId="045AB1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size= 33.21 μm</w:t>
            </w:r>
          </w:p>
          <w:p w14:paraId="266A3CC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ick Aluminium Filter =0.5 mm</w:t>
            </w:r>
          </w:p>
          <w:p w14:paraId="54AA75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otation= 360°</w:t>
            </w:r>
          </w:p>
          <w:p w14:paraId="2A6246F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otation step=0.4°</w:t>
            </w:r>
          </w:p>
        </w:tc>
        <w:tc>
          <w:tcPr>
            <w:tcW w:w="616" w:type="dxa"/>
          </w:tcPr>
          <w:p w14:paraId="174841B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4A0E3C8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F3618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795436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2EA9DDB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45AADB3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Automatic : Mean and standard deviation : Canal volume = 2.85 (±1.29)a Canal surface = 26.43 (±6.19)b </w:t>
            </w:r>
          </w:p>
          <w:p w14:paraId="46A7C55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: Mean and standard deviation : Canal volume = 2.88 (±1.26)a  Canal surface = 26.95 (±8.26)b</w:t>
            </w:r>
          </w:p>
        </w:tc>
        <w:tc>
          <w:tcPr>
            <w:tcW w:w="678" w:type="dxa"/>
          </w:tcPr>
          <w:p w14:paraId="2D4B3D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oth automatic and manual methods can be used for pulp volume calculation but automatic segmentation is the best for threshold determination reproducibility.</w:t>
            </w:r>
          </w:p>
        </w:tc>
      </w:tr>
      <w:tr w:rsidR="00211CFD" w:rsidRPr="00211CFD" w14:paraId="38D52067" w14:textId="77777777" w:rsidTr="00211CFD">
        <w:trPr>
          <w:trHeight w:val="332"/>
        </w:trPr>
        <w:tc>
          <w:tcPr>
            <w:tcW w:w="885" w:type="dxa"/>
          </w:tcPr>
          <w:p w14:paraId="0CE7DB95" w14:textId="4A0E2DA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enyó et al. 201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enyó&lt;/Author&gt;&lt;Year&gt;2012&lt;/Year&gt;&lt;RecNum&gt;67&lt;/RecNum&gt;&lt;DisplayText&gt;[24]&lt;/DisplayText&gt;&lt;record&gt;&lt;rec-number&gt;67&lt;/rec-number&gt;&lt;foreign-keys&gt;&lt;key app="EN" db-id="rfafv2rvw2re0netpx6xdvwk5te5szpaf2av" timestamp="1680892289"&gt;67&lt;/key&gt;&lt;/foreign-keys&gt;&lt;ref-type name="Journal Article"&gt;17&lt;/ref-type&gt;&lt;contributors&gt;&lt;authors&gt;&lt;author&gt;Benyó, B.&lt;/author&gt;&lt;/authors&gt;&lt;/contributors&gt;&lt;auth-address&gt;Budapest University of Technology and Economics, Department of Control Engineering and Information Technology, Hungary. bbenyo@iit.bme.hu&lt;/auth-address&gt;&lt;titles&gt;&lt;title&gt;Identification of dental root canals and their medial line from micro-CT and cone-beam CT records&lt;/title&gt;&lt;secondary-title&gt;Biomed Eng Online&lt;/secondary-title&gt;&lt;/titles&gt;&lt;periodical&gt;&lt;full-title&gt;Biomed Eng Online&lt;/full-title&gt;&lt;/periodical&gt;&lt;pages&gt;81&lt;/pages&gt;&lt;volume&gt;11&lt;/volume&gt;&lt;edition&gt;20121029&lt;/edition&gt;&lt;keywords&gt;&lt;keyword&gt;*Algorithms&lt;/keyword&gt;&lt;keyword&gt;Cone-Beam Computed Tomography/*methods&lt;/keyword&gt;&lt;keyword&gt;Dental Pulp Cavity/*diagnostic imaging&lt;/keyword&gt;&lt;keyword&gt;Female&lt;/keyword&gt;&lt;keyword&gt;Humans&lt;/keyword&gt;&lt;keyword&gt;Imaging, Three-Dimensional/*methods&lt;/keyword&gt;&lt;keyword&gt;Male&lt;/keyword&gt;&lt;keyword&gt;Pattern Recognition, Automated/*methods&lt;/keyword&gt;&lt;keyword&gt;Radiographic Image Interpretation, Computer-Assisted/*methods&lt;/keyword&gt;&lt;keyword&gt;Radiography, Dental/*methods&lt;/keyword&gt;&lt;keyword&gt;Reproducibility of Results&lt;/keyword&gt;&lt;keyword&gt;Sensitivity and Specificity&lt;/keyword&gt;&lt;/keywords&gt;&lt;dates&gt;&lt;year&gt;2012&lt;/year&gt;&lt;pub-dates&gt;&lt;date&gt;Oct 29&lt;/date&gt;&lt;/pub-dates&gt;&lt;/dates&gt;&lt;isbn&gt;1475-925x&lt;/isbn&gt;&lt;accession-num&gt;23107190&lt;/accession-num&gt;&lt;urls&gt;&lt;/urls&gt;&lt;custom2&gt;PMC3549947&lt;/custom2&gt;&lt;electronic-resource-num&gt;10.1186/1475-925x-11-81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24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35DF90D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gmentation of teeth and root canals (Identification of dental root canals and their medial line)</w:t>
            </w:r>
          </w:p>
        </w:tc>
        <w:tc>
          <w:tcPr>
            <w:tcW w:w="781" w:type="dxa"/>
          </w:tcPr>
          <w:p w14:paraId="5CC433F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250</w:t>
            </w:r>
          </w:p>
          <w:p w14:paraId="6E0961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61</w:t>
            </w:r>
          </w:p>
        </w:tc>
        <w:tc>
          <w:tcPr>
            <w:tcW w:w="864" w:type="dxa"/>
          </w:tcPr>
          <w:p w14:paraId="790125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1500-3000dpi</w:t>
            </w:r>
          </w:p>
          <w:p w14:paraId="3BF5D8E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618EF6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utomatic Threshold Tool</w:t>
            </w:r>
          </w:p>
        </w:tc>
        <w:tc>
          <w:tcPr>
            <w:tcW w:w="0" w:type="auto"/>
          </w:tcPr>
          <w:p w14:paraId="44992B4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 compare visual and automatic segmentation</w:t>
            </w:r>
          </w:p>
        </w:tc>
        <w:tc>
          <w:tcPr>
            <w:tcW w:w="0" w:type="auto"/>
          </w:tcPr>
          <w:p w14:paraId="431D14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4D9A4D0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verall success rate = 92.0%</w:t>
            </w:r>
          </w:p>
          <w:p w14:paraId="338A800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erage processing time : Micro-CT= 341 sec CBCT= 0.93 sec</w:t>
            </w:r>
          </w:p>
        </w:tc>
        <w:tc>
          <w:tcPr>
            <w:tcW w:w="678" w:type="dxa"/>
          </w:tcPr>
          <w:p w14:paraId="635E6E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segmentation is mostly automatically done. Some manual interventions may be required if needed.</w:t>
            </w:r>
          </w:p>
        </w:tc>
      </w:tr>
      <w:tr w:rsidR="00211CFD" w:rsidRPr="00211CFD" w14:paraId="2259C805" w14:textId="77777777" w:rsidTr="00211CFD">
        <w:trPr>
          <w:trHeight w:val="332"/>
        </w:trPr>
        <w:tc>
          <w:tcPr>
            <w:tcW w:w="885" w:type="dxa"/>
          </w:tcPr>
          <w:p w14:paraId="6348DB3E" w14:textId="4E35C3CB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Benyó et al. 2009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enyo&lt;/Author&gt;&lt;Year&gt;2009&lt;/Year&gt;&lt;RecNum&gt;81&lt;/RecNum&gt;&lt;DisplayText&gt;[38]&lt;/DisplayText&gt;&lt;record&gt;&lt;rec-number&gt;81&lt;/rec-number&gt;&lt;foreign-keys&gt;&lt;key app="EN" db-id="rfafv2rvw2re0netpx6xdvwk5te5szpaf2av" timestamp="1680893063"&gt;81&lt;/key&gt;&lt;/foreign-keys&gt;&lt;ref-type name="Journal Article"&gt;17&lt;/ref-type&gt;&lt;contributors&gt;&lt;authors&gt;&lt;author&gt;Benyo, B.&lt;/author&gt;&lt;author&gt;Szilagyi, L.&lt;/author&gt;&lt;author&gt;Haidegger, T.&lt;/author&gt;&lt;author&gt;Kovacs, L.&lt;/author&gt;&lt;author&gt;Nagy-Dobo, C.&lt;/author&gt;&lt;/authors&gt;&lt;/contributors&gt;&lt;auth-address&gt;Dept. of Control Engineering and Information Technology of Budapest University of Technology and Economics, Magyar tudósok krt. 2, 1117 Budapest, Hungary. bbenyo@iit.bme.hu&lt;/auth-address&gt;&lt;titles&gt;&lt;title&gt;Detection of the root canal&amp;apos;s centerline from dental micro-CT records&lt;/title&gt;&lt;secondary-title&gt;Annu Int Conf IEEE Eng Med Biol Soc&lt;/secondary-title&gt;&lt;/titles&gt;&lt;periodical&gt;&lt;full-title&gt;Annu Int Conf IEEE Eng Med Biol Soc&lt;/full-title&gt;&lt;/periodical&gt;&lt;pages&gt;3517-20&lt;/pages&gt;&lt;volume&gt;2009&lt;/volume&gt;&lt;keywords&gt;&lt;keyword&gt;Algorithms&lt;/keyword&gt;&lt;keyword&gt;Artificial Intelligence&lt;/keyword&gt;&lt;keyword&gt;Cluster Analysis&lt;/keyword&gt;&lt;keyword&gt;Computer Simulation&lt;/keyword&gt;&lt;keyword&gt;Dental Pulp Cavity/*diagnostic imaging&lt;/keyword&gt;&lt;keyword&gt;Fuzzy Logic&lt;/keyword&gt;&lt;keyword&gt;Humans&lt;/keyword&gt;&lt;keyword&gt;Image Processing, Computer-Assisted&lt;/keyword&gt;&lt;keyword&gt;Imaging, Three-Dimensional&lt;/keyword&gt;&lt;keyword&gt;Root Canal Preparation/*methods&lt;/keyword&gt;&lt;keyword&gt;Root Canal Therapy/methods&lt;/keyword&gt;&lt;keyword&gt;Software&lt;/keyword&gt;&lt;keyword&gt;Tooth, Impacted/*diagnostic imaging&lt;/keyword&gt;&lt;keyword&gt;X-Ray Microtomography/*methods&lt;/keyword&gt;&lt;/keywords&gt;&lt;dates&gt;&lt;year&gt;2009&lt;/year&gt;&lt;/dates&gt;&lt;isbn&gt;2375-7477 (Print)&amp;#xD;2375-7477&lt;/isbn&gt;&lt;accession-num&gt;19964804&lt;/accession-num&gt;&lt;urls&gt;&lt;/urls&gt;&lt;electronic-resource-num&gt;10.1109/iembs.2009.5334530&lt;/electronic-resource-num&gt;&lt;remote-database-provider&gt;NLM&lt;/remote-database-provider&gt;&lt;language&gt;eng&lt;/languag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8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7D0FD2D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etection of the medial</w:t>
            </w:r>
          </w:p>
          <w:p w14:paraId="6318122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axis of the root canal</w:t>
            </w:r>
          </w:p>
        </w:tc>
        <w:tc>
          <w:tcPr>
            <w:tcW w:w="781" w:type="dxa"/>
          </w:tcPr>
          <w:p w14:paraId="2D7CC4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-</w:t>
            </w:r>
          </w:p>
        </w:tc>
        <w:tc>
          <w:tcPr>
            <w:tcW w:w="864" w:type="dxa"/>
          </w:tcPr>
          <w:p w14:paraId="267CB95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=1500-3000dpi</w:t>
            </w:r>
          </w:p>
        </w:tc>
        <w:tc>
          <w:tcPr>
            <w:tcW w:w="616" w:type="dxa"/>
          </w:tcPr>
          <w:p w14:paraId="19DE536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  <w:p w14:paraId="0131B33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AB50BE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3E97D08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  <w:gridSpan w:val="8"/>
          </w:tcPr>
          <w:p w14:paraId="612898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proposed algorithm can automatically process more than 95% of the recorded image sets, while the rest of the cases need manual interaction.</w:t>
            </w:r>
          </w:p>
        </w:tc>
        <w:tc>
          <w:tcPr>
            <w:tcW w:w="678" w:type="dxa"/>
          </w:tcPr>
          <w:p w14:paraId="6D79BE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odel performs autom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atically in most cases and is accurate in medial line identification.</w:t>
            </w:r>
          </w:p>
          <w:p w14:paraId="729A3E6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7751B29C" w14:textId="77777777" w:rsidTr="00211CFD">
        <w:trPr>
          <w:trHeight w:val="332"/>
        </w:trPr>
        <w:tc>
          <w:tcPr>
            <w:tcW w:w="885" w:type="dxa"/>
          </w:tcPr>
          <w:p w14:paraId="695B3B5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lastRenderedPageBreak/>
              <w:t>Ultrasonography(US)</w:t>
            </w:r>
          </w:p>
        </w:tc>
        <w:tc>
          <w:tcPr>
            <w:tcW w:w="813" w:type="dxa"/>
          </w:tcPr>
          <w:p w14:paraId="6C01269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</w:tcPr>
          <w:p w14:paraId="033162F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18AE72E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777BB5B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5FF7AA4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B4CAD5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07A23E3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7638AC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6F5234A3" w14:textId="77777777" w:rsidTr="00211CFD">
        <w:trPr>
          <w:trHeight w:val="332"/>
        </w:trPr>
        <w:tc>
          <w:tcPr>
            <w:tcW w:w="885" w:type="dxa"/>
          </w:tcPr>
          <w:p w14:paraId="143E142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Keser et al.</w:t>
            </w:r>
          </w:p>
          <w:p w14:paraId="2C987516" w14:textId="7FA311BA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ZXNlcjwvQXV0aG9yPjxZZWFyPjIwMjI8L1llYXI+PFJl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ZXNlcjwvQXV0aG9yPjxZZWFyPjIwMjI8L1llYXI+PFJl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39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6FD0A10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sseter muscle</w:t>
            </w:r>
          </w:p>
        </w:tc>
        <w:tc>
          <w:tcPr>
            <w:tcW w:w="781" w:type="dxa"/>
          </w:tcPr>
          <w:p w14:paraId="31BFB50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:388</w:t>
            </w:r>
          </w:p>
          <w:p w14:paraId="228FF19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:312</w:t>
            </w:r>
          </w:p>
          <w:p w14:paraId="0734A60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:38</w:t>
            </w:r>
          </w:p>
          <w:p w14:paraId="09D1D81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38</w:t>
            </w:r>
          </w:p>
        </w:tc>
        <w:tc>
          <w:tcPr>
            <w:tcW w:w="864" w:type="dxa"/>
          </w:tcPr>
          <w:p w14:paraId="525B049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esolution:</w:t>
            </w:r>
          </w:p>
          <w:p w14:paraId="08CC6E8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8 MHz</w:t>
            </w:r>
          </w:p>
        </w:tc>
        <w:tc>
          <w:tcPr>
            <w:tcW w:w="616" w:type="dxa"/>
          </w:tcPr>
          <w:p w14:paraId="25B8D7B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S software</w:t>
            </w:r>
          </w:p>
          <w:p w14:paraId="3F380A1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3E86EF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66F7078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yTorch U-Net</w:t>
            </w:r>
          </w:p>
        </w:tc>
        <w:tc>
          <w:tcPr>
            <w:tcW w:w="0" w:type="auto"/>
            <w:gridSpan w:val="8"/>
          </w:tcPr>
          <w:p w14:paraId="2DE8862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1=1.0</w:t>
            </w:r>
          </w:p>
          <w:p w14:paraId="4C707F2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=1.0</w:t>
            </w:r>
          </w:p>
          <w:p w14:paraId="12CA0ED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=1.0</w:t>
            </w:r>
          </w:p>
        </w:tc>
        <w:tc>
          <w:tcPr>
            <w:tcW w:w="678" w:type="dxa"/>
          </w:tcPr>
          <w:p w14:paraId="6CA7757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is method can assist clinicians by reducing the diagnosis time.</w:t>
            </w:r>
          </w:p>
        </w:tc>
      </w:tr>
      <w:tr w:rsidR="00211CFD" w:rsidRPr="00211CFD" w14:paraId="0EC068AE" w14:textId="77777777" w:rsidTr="00211CFD">
        <w:trPr>
          <w:trHeight w:val="332"/>
        </w:trPr>
        <w:tc>
          <w:tcPr>
            <w:tcW w:w="885" w:type="dxa"/>
          </w:tcPr>
          <w:p w14:paraId="3FBA4C53" w14:textId="5A54AC35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Orhan et al. 2021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Orhan&lt;/Author&gt;&lt;Year&gt;2021&lt;/Year&gt;&lt;RecNum&gt;83&lt;/RecNum&gt;&lt;DisplayText&gt;[40]&lt;/DisplayText&gt;&lt;record&gt;&lt;rec-number&gt;83&lt;/rec-number&gt;&lt;foreign-keys&gt;&lt;key app="EN" db-id="rfafv2rvw2re0netpx6xdvwk5te5szpaf2av" timestamp="1680893323"&gt;83&lt;/key&gt;&lt;/foreign-keys&gt;&lt;ref-type name="Journal Article"&gt;17&lt;/ref-type&gt;&lt;contributors&gt;&lt;authors&gt;&lt;author&gt;Orhan, Kaan&lt;/author&gt;&lt;author&gt;Yazici, Gokhan&lt;/author&gt;&lt;author&gt;Kolsuz, Mehmet Eray&lt;/author&gt;&lt;author&gt;Kafa, Nihan&lt;/author&gt;&lt;author&gt;Bayrakdar, Ibrahim Sevki&lt;/author&gt;&lt;author&gt;Çelik, Özer&lt;/author&gt;&lt;/authors&gt;&lt;/contributors&gt;&lt;titles&gt;&lt;title&gt;An Artificial Intelligence Hypothetical Approach for Masseter Muscle Segmentation on Ultrasonography in Patients With Bruxism&lt;/title&gt;&lt;secondary-title&gt;Journal of Advanced Oral Research&lt;/secondary-title&gt;&lt;/titles&gt;&lt;periodical&gt;&lt;full-title&gt;Journal of Advanced Oral Research&lt;/full-title&gt;&lt;/periodical&gt;&lt;pages&gt;206-213&lt;/pages&gt;&lt;volume&gt;12&lt;/volume&gt;&lt;number&gt;2&lt;/number&gt;&lt;dates&gt;&lt;year&gt;2021&lt;/year&gt;&lt;pub-dates&gt;&lt;date&gt;2021/11/01&lt;/date&gt;&lt;/pub-dates&gt;&lt;/dates&gt;&lt;publisher&gt;SAGE Publications India&lt;/publisher&gt;&lt;isbn&gt;2320-2068&lt;/isbn&gt;&lt;urls&gt;&lt;related-urls&gt;&lt;url&gt;https://doi.org/10.1177/23202068211005611&lt;/url&gt;&lt;/related-urls&gt;&lt;/urls&gt;&lt;electronic-resource-num&gt;10.1177/23202068211005611&lt;/electronic-resource-num&gt;&lt;access-date&gt;2023/04/07&lt;/access-date&gt;&lt;/record&gt;&lt;/Cite&gt;&lt;/EndNote&gt;</w:instrTex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40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690ED06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sseter muscles</w:t>
            </w:r>
          </w:p>
        </w:tc>
        <w:tc>
          <w:tcPr>
            <w:tcW w:w="781" w:type="dxa"/>
          </w:tcPr>
          <w:p w14:paraId="785E383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raining = 157</w:t>
            </w:r>
          </w:p>
          <w:p w14:paraId="519E86C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alidation = 18</w:t>
            </w:r>
          </w:p>
          <w:p w14:paraId="49A5EF3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 = 20</w:t>
            </w:r>
          </w:p>
        </w:tc>
        <w:tc>
          <w:tcPr>
            <w:tcW w:w="864" w:type="dxa"/>
          </w:tcPr>
          <w:p w14:paraId="7DD7DAA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616" w:type="dxa"/>
          </w:tcPr>
          <w:p w14:paraId="5CEC8DF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S software</w:t>
            </w:r>
          </w:p>
        </w:tc>
        <w:tc>
          <w:tcPr>
            <w:tcW w:w="0" w:type="auto"/>
          </w:tcPr>
          <w:p w14:paraId="7A1001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nual segmentation with automatic segmentation</w:t>
            </w:r>
          </w:p>
        </w:tc>
        <w:tc>
          <w:tcPr>
            <w:tcW w:w="0" w:type="auto"/>
          </w:tcPr>
          <w:p w14:paraId="53239AA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U-net, Pyramid Scene Parsing Network (PSPNet), and Fuzzy Petri Net (FPN)</w:t>
            </w:r>
          </w:p>
        </w:tc>
        <w:tc>
          <w:tcPr>
            <w:tcW w:w="0" w:type="auto"/>
            <w:gridSpan w:val="8"/>
          </w:tcPr>
          <w:p w14:paraId="17EFE05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FPN: SE= 0.994 SP= 0.990 P= 0.945 ACC= 0.985 F1= 0.932 </w:t>
            </w:r>
          </w:p>
          <w:p w14:paraId="687E38E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SPNet: SE= 0.792 SP= 0.964 P= 0.806 ACC= 0.947 F1= 0.762</w:t>
            </w:r>
          </w:p>
          <w:p w14:paraId="4D58F05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-net: SE= 0.792 SP= 0.990 P= 0.794 ACC= 0.969 F1= 0.847</w:t>
            </w:r>
          </w:p>
          <w:p w14:paraId="680858C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2343703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presented</w:t>
            </w:r>
          </w:p>
          <w:p w14:paraId="6D359DB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lgorithm had high sensitivity and precision values like</w:t>
            </w:r>
          </w:p>
          <w:p w14:paraId="3CF143B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human observers.</w:t>
            </w:r>
          </w:p>
        </w:tc>
      </w:tr>
      <w:tr w:rsidR="00211CFD" w:rsidRPr="00211CFD" w14:paraId="5EC6C272" w14:textId="77777777" w:rsidTr="00211CFD">
        <w:trPr>
          <w:trHeight w:val="332"/>
        </w:trPr>
        <w:tc>
          <w:tcPr>
            <w:tcW w:w="885" w:type="dxa"/>
          </w:tcPr>
          <w:p w14:paraId="067C857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>MRI</w:t>
            </w:r>
          </w:p>
        </w:tc>
        <w:tc>
          <w:tcPr>
            <w:tcW w:w="813" w:type="dxa"/>
          </w:tcPr>
          <w:p w14:paraId="7219378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</w:tcPr>
          <w:p w14:paraId="4C73A48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0B7AFC4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</w:tcPr>
          <w:p w14:paraId="082BE1B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167FFC3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46FC44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8"/>
          </w:tcPr>
          <w:p w14:paraId="56E9CB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78" w:type="dxa"/>
          </w:tcPr>
          <w:p w14:paraId="621F1D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548B4A7D" w14:textId="77777777" w:rsidTr="00211CFD">
        <w:trPr>
          <w:trHeight w:val="84"/>
        </w:trPr>
        <w:tc>
          <w:tcPr>
            <w:tcW w:w="885" w:type="dxa"/>
            <w:vMerge w:val="restart"/>
          </w:tcPr>
          <w:p w14:paraId="0A1E771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Ito et al.</w:t>
            </w:r>
          </w:p>
          <w:p w14:paraId="4DCC7C5C" w14:textId="39D9DF6C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2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JdG88L0F1dGhvcj48WWVhcj4yMDIyPC9ZZWFyPjxSZWNO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JdG88L0F1dGhvcj48WWVhcj4yMDIyPC9ZZWFyPjxSZWNO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41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  <w:vMerge w:val="restart"/>
          </w:tcPr>
          <w:p w14:paraId="38CBB3A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rticular Disc of TMJ</w:t>
            </w:r>
          </w:p>
        </w:tc>
        <w:tc>
          <w:tcPr>
            <w:tcW w:w="781" w:type="dxa"/>
            <w:vMerge w:val="restart"/>
          </w:tcPr>
          <w:p w14:paraId="79B9076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17</w:t>
            </w:r>
          </w:p>
        </w:tc>
        <w:tc>
          <w:tcPr>
            <w:tcW w:w="864" w:type="dxa"/>
            <w:vMerge w:val="restart"/>
          </w:tcPr>
          <w:p w14:paraId="4A5D070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616" w:type="dxa"/>
            <w:vMerge w:val="restart"/>
          </w:tcPr>
          <w:p w14:paraId="6DE37BD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Keras</w:t>
            </w:r>
          </w:p>
          <w:p w14:paraId="4B13FC2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58BDD5A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ed three fully automated segmentation algorithms: encoder-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ecoder CNN, U-Net, and SegNet</w:t>
            </w:r>
          </w:p>
        </w:tc>
        <w:tc>
          <w:tcPr>
            <w:tcW w:w="0" w:type="auto"/>
            <w:vMerge w:val="restart"/>
          </w:tcPr>
          <w:p w14:paraId="05BA9EA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Encoder-decoder CNN, U-Net, and 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SegNet</w:t>
            </w:r>
          </w:p>
          <w:p w14:paraId="6364E9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31511C0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FAD7F2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</w:t>
            </w:r>
          </w:p>
        </w:tc>
        <w:tc>
          <w:tcPr>
            <w:tcW w:w="0" w:type="auto"/>
            <w:gridSpan w:val="2"/>
          </w:tcPr>
          <w:p w14:paraId="0DF4CF7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</w:t>
            </w:r>
          </w:p>
        </w:tc>
        <w:tc>
          <w:tcPr>
            <w:tcW w:w="0" w:type="auto"/>
            <w:gridSpan w:val="3"/>
          </w:tcPr>
          <w:p w14:paraId="03C8EF1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</w:t>
            </w:r>
          </w:p>
        </w:tc>
        <w:tc>
          <w:tcPr>
            <w:tcW w:w="678" w:type="dxa"/>
            <w:vMerge w:val="restart"/>
          </w:tcPr>
          <w:p w14:paraId="4E880DE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ethod can assist clinicians in TMDs.</w:t>
            </w:r>
          </w:p>
        </w:tc>
      </w:tr>
      <w:tr w:rsidR="00211CFD" w:rsidRPr="00211CFD" w14:paraId="7F918983" w14:textId="77777777" w:rsidTr="00211CFD">
        <w:trPr>
          <w:trHeight w:val="82"/>
        </w:trPr>
        <w:tc>
          <w:tcPr>
            <w:tcW w:w="885" w:type="dxa"/>
            <w:vMerge/>
          </w:tcPr>
          <w:p w14:paraId="7EB56DE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1145541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2BB7B9D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4262466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4F32AAB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65CC00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E2EB18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405E892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3DiscNet</w:t>
            </w:r>
          </w:p>
        </w:tc>
        <w:tc>
          <w:tcPr>
            <w:tcW w:w="0" w:type="auto"/>
          </w:tcPr>
          <w:p w14:paraId="05C14F1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0±0.17</w:t>
            </w:r>
          </w:p>
        </w:tc>
        <w:tc>
          <w:tcPr>
            <w:tcW w:w="0" w:type="auto"/>
            <w:gridSpan w:val="2"/>
          </w:tcPr>
          <w:p w14:paraId="6404646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6±0.20</w:t>
            </w:r>
          </w:p>
        </w:tc>
        <w:tc>
          <w:tcPr>
            <w:tcW w:w="0" w:type="auto"/>
            <w:gridSpan w:val="3"/>
          </w:tcPr>
          <w:p w14:paraId="178D64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80±0.14</w:t>
            </w:r>
          </w:p>
        </w:tc>
        <w:tc>
          <w:tcPr>
            <w:tcW w:w="678" w:type="dxa"/>
            <w:vMerge/>
          </w:tcPr>
          <w:p w14:paraId="2646A76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395A4EB9" w14:textId="77777777" w:rsidTr="00211CFD">
        <w:trPr>
          <w:trHeight w:val="82"/>
        </w:trPr>
        <w:tc>
          <w:tcPr>
            <w:tcW w:w="885" w:type="dxa"/>
            <w:vMerge/>
          </w:tcPr>
          <w:p w14:paraId="0D55580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1E1F050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271164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614AF16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131BCC2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C73651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61FAA97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6843AF8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UNet</w:t>
            </w:r>
          </w:p>
          <w:p w14:paraId="07B135C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34687FBD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46±0.14</w:t>
            </w:r>
          </w:p>
        </w:tc>
        <w:tc>
          <w:tcPr>
            <w:tcW w:w="0" w:type="auto"/>
            <w:gridSpan w:val="2"/>
          </w:tcPr>
          <w:p w14:paraId="27F93FD7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44±0.15</w:t>
            </w:r>
          </w:p>
        </w:tc>
        <w:tc>
          <w:tcPr>
            <w:tcW w:w="0" w:type="auto"/>
            <w:gridSpan w:val="3"/>
          </w:tcPr>
          <w:p w14:paraId="2012EE3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54±0.19</w:t>
            </w:r>
          </w:p>
        </w:tc>
        <w:tc>
          <w:tcPr>
            <w:tcW w:w="678" w:type="dxa"/>
            <w:vMerge/>
          </w:tcPr>
          <w:p w14:paraId="1149053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59677663" w14:textId="77777777" w:rsidTr="00211CFD">
        <w:trPr>
          <w:trHeight w:val="82"/>
        </w:trPr>
        <w:tc>
          <w:tcPr>
            <w:tcW w:w="885" w:type="dxa"/>
            <w:vMerge/>
          </w:tcPr>
          <w:p w14:paraId="588AE214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i/>
                <w:iCs/>
                <w:sz w:val="16"/>
                <w:szCs w:val="16"/>
              </w:rPr>
            </w:pPr>
          </w:p>
        </w:tc>
        <w:tc>
          <w:tcPr>
            <w:tcW w:w="813" w:type="dxa"/>
            <w:vMerge/>
          </w:tcPr>
          <w:p w14:paraId="630FEF0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781" w:type="dxa"/>
            <w:vMerge/>
          </w:tcPr>
          <w:p w14:paraId="7552EB7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  <w:vMerge/>
          </w:tcPr>
          <w:p w14:paraId="092005F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16" w:type="dxa"/>
            <w:vMerge/>
          </w:tcPr>
          <w:p w14:paraId="2C92284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7E1F16A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9B625F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  <w:gridSpan w:val="2"/>
          </w:tcPr>
          <w:p w14:paraId="2BDA7DD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SegNet-Basic</w:t>
            </w:r>
          </w:p>
          <w:p w14:paraId="7819B102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0CA8A41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4±0.12</w:t>
            </w:r>
          </w:p>
        </w:tc>
        <w:tc>
          <w:tcPr>
            <w:tcW w:w="0" w:type="auto"/>
            <w:gridSpan w:val="2"/>
          </w:tcPr>
          <w:p w14:paraId="3CACFF9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70±0.14</w:t>
            </w:r>
          </w:p>
        </w:tc>
        <w:tc>
          <w:tcPr>
            <w:tcW w:w="0" w:type="auto"/>
            <w:gridSpan w:val="3"/>
          </w:tcPr>
          <w:p w14:paraId="53D73FB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80±0.13</w:t>
            </w:r>
          </w:p>
        </w:tc>
        <w:tc>
          <w:tcPr>
            <w:tcW w:w="678" w:type="dxa"/>
            <w:vMerge/>
          </w:tcPr>
          <w:p w14:paraId="03B532B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11CFD" w:rsidRPr="00211CFD" w14:paraId="0454A125" w14:textId="77777777" w:rsidTr="00211CFD">
        <w:trPr>
          <w:trHeight w:val="332"/>
        </w:trPr>
        <w:tc>
          <w:tcPr>
            <w:tcW w:w="885" w:type="dxa"/>
          </w:tcPr>
          <w:p w14:paraId="7135A0F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uthven et al.</w:t>
            </w:r>
          </w:p>
          <w:p w14:paraId="316DC867" w14:textId="755484A6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20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dXRodmVuPC9BdXRob3I+PFllYXI+MjAyMTwvWWVhcj48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dXRodmVuPC9BdXRob3I+PFllYXI+MjAyMTwvWWVhcj48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42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5BADDD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cal Cord and articulators</w:t>
            </w:r>
          </w:p>
        </w:tc>
        <w:tc>
          <w:tcPr>
            <w:tcW w:w="781" w:type="dxa"/>
          </w:tcPr>
          <w:p w14:paraId="3821E44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otal= 392</w:t>
            </w:r>
          </w:p>
        </w:tc>
        <w:tc>
          <w:tcPr>
            <w:tcW w:w="864" w:type="dxa"/>
          </w:tcPr>
          <w:p w14:paraId="073F282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trix size:</w:t>
            </w:r>
          </w:p>
          <w:p w14:paraId="1CF30D2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56×256</w:t>
            </w:r>
          </w:p>
        </w:tc>
        <w:tc>
          <w:tcPr>
            <w:tcW w:w="616" w:type="dxa"/>
          </w:tcPr>
          <w:p w14:paraId="334D17A5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PyTorch and NVIDIA TITAN RTX graphics card. </w:t>
            </w:r>
          </w:p>
          <w:p w14:paraId="2F90D36F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0" w:type="auto"/>
          </w:tcPr>
          <w:p w14:paraId="620C0F8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Compared Ground truth segmentations and corresponding predicted segmentation after post-processing</w:t>
            </w:r>
          </w:p>
        </w:tc>
        <w:tc>
          <w:tcPr>
            <w:tcW w:w="0" w:type="auto"/>
          </w:tcPr>
          <w:p w14:paraId="03BCB5D1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Fully convolutional network with a similar architecture to the original U-Net</w:t>
            </w:r>
          </w:p>
        </w:tc>
        <w:tc>
          <w:tcPr>
            <w:tcW w:w="0" w:type="auto"/>
            <w:gridSpan w:val="8"/>
          </w:tcPr>
          <w:p w14:paraId="7997CB7E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=0.92</w:t>
            </w:r>
          </w:p>
          <w:p w14:paraId="4F66A64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General HD=5mm</w:t>
            </w:r>
          </w:p>
        </w:tc>
        <w:tc>
          <w:tcPr>
            <w:tcW w:w="678" w:type="dxa"/>
          </w:tcPr>
          <w:p w14:paraId="30067F7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ethod can segment the vocal cords and the articulators with high accuracy.</w:t>
            </w:r>
          </w:p>
        </w:tc>
      </w:tr>
      <w:tr w:rsidR="00211CFD" w:rsidRPr="00211CFD" w14:paraId="717A9AF6" w14:textId="77777777" w:rsidTr="00211CFD">
        <w:trPr>
          <w:trHeight w:val="332"/>
        </w:trPr>
        <w:tc>
          <w:tcPr>
            <w:tcW w:w="885" w:type="dxa"/>
          </w:tcPr>
          <w:p w14:paraId="3DB6C2A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Yang et al.</w:t>
            </w:r>
          </w:p>
          <w:p w14:paraId="2756AC68" w14:textId="3F51C0E2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014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ZYW5nPC9BdXRob3I+PFllYXI+MjAxNDwvWWVhcj48UmVj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ZYW5nPC9BdXRob3I+PFllYXI+MjAxNDwvWWVhcj48UmVj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[43]</w:t>
            </w:r>
            <w:r w:rsidRPr="00211CFD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3" w:type="dxa"/>
          </w:tcPr>
          <w:p w14:paraId="4320D18C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Parotid gland</w:t>
            </w:r>
          </w:p>
        </w:tc>
        <w:tc>
          <w:tcPr>
            <w:tcW w:w="781" w:type="dxa"/>
          </w:tcPr>
          <w:p w14:paraId="5D13B17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est: 42</w:t>
            </w:r>
          </w:p>
        </w:tc>
        <w:tc>
          <w:tcPr>
            <w:tcW w:w="864" w:type="dxa"/>
          </w:tcPr>
          <w:p w14:paraId="578AFD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Matrix size:</w:t>
            </w:r>
          </w:p>
          <w:p w14:paraId="0A36072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256×256</w:t>
            </w:r>
          </w:p>
          <w:p w14:paraId="55BCE018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voxel resolution:</w:t>
            </w:r>
          </w:p>
          <w:p w14:paraId="49EDE7C3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0.8_ 0.8 _ 30</w:t>
            </w:r>
            <m:oMath>
              <m:sSup>
                <m:sSupPr>
                  <m:ctrlPr>
                    <w:rPr>
                      <w:rFonts w:ascii="Cambria Math" w:hAnsi="Cambria Math" w:cstheme="majorBidi"/>
                      <w:i/>
                      <w:sz w:val="16"/>
                      <w:szCs w:val="16"/>
                    </w:rPr>
                  </m:ctrlPr>
                </m:sSupPr>
                <m:e>
                  <m:r>
                    <w:rPr>
                      <w:rFonts w:ascii="Cambria Math" w:hAnsi="Cambria Math" w:cstheme="majorBidi"/>
                      <w:sz w:val="16"/>
                      <w:szCs w:val="16"/>
                    </w:rPr>
                    <m:t>mm</m:t>
                  </m:r>
                </m:e>
                <m:sup>
                  <m:r>
                    <w:rPr>
                      <w:rFonts w:ascii="Cambria Math" w:hAnsi="Cambria Math" w:cstheme="majorBidi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616" w:type="dxa"/>
          </w:tcPr>
          <w:p w14:paraId="46E1050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N/A</w:t>
            </w:r>
          </w:p>
        </w:tc>
        <w:tc>
          <w:tcPr>
            <w:tcW w:w="0" w:type="auto"/>
          </w:tcPr>
          <w:p w14:paraId="418A813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 xml:space="preserve"> Automatic segmentation results were compared with physicians’ manual contours (gold standard)</w:t>
            </w:r>
          </w:p>
        </w:tc>
        <w:tc>
          <w:tcPr>
            <w:tcW w:w="0" w:type="auto"/>
          </w:tcPr>
          <w:p w14:paraId="798BB9C6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kernel support vector machine</w:t>
            </w:r>
          </w:p>
        </w:tc>
        <w:tc>
          <w:tcPr>
            <w:tcW w:w="0" w:type="auto"/>
            <w:gridSpan w:val="8"/>
          </w:tcPr>
          <w:p w14:paraId="0062D3E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DSC:</w:t>
            </w:r>
          </w:p>
          <w:p w14:paraId="6A66DE10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eft parotid:91.1%±1.6</w:t>
            </w:r>
          </w:p>
          <w:p w14:paraId="0761F3A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ight parotid:90.5%±2.4</w:t>
            </w:r>
          </w:p>
          <w:p w14:paraId="53CD9F8B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Average volume difference:</w:t>
            </w:r>
          </w:p>
          <w:p w14:paraId="126E68B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Left:7.98%</w:t>
            </w:r>
          </w:p>
          <w:p w14:paraId="30B430CA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Right:8.12%</w:t>
            </w:r>
          </w:p>
        </w:tc>
        <w:tc>
          <w:tcPr>
            <w:tcW w:w="678" w:type="dxa"/>
          </w:tcPr>
          <w:p w14:paraId="0BC075F9" w14:textId="77777777" w:rsidR="00211CFD" w:rsidRPr="00211CFD" w:rsidRDefault="00211CFD" w:rsidP="00211CFD">
            <w:pPr>
              <w:spacing w:after="160" w:line="259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211CFD">
              <w:rPr>
                <w:rFonts w:asciiTheme="majorBidi" w:hAnsiTheme="majorBidi" w:cstheme="majorBidi"/>
                <w:sz w:val="16"/>
                <w:szCs w:val="16"/>
              </w:rPr>
              <w:t>The method showed high accuracy and performance in clinical studies. The method can be useful for addressing xerostomia in patients.</w:t>
            </w:r>
          </w:p>
        </w:tc>
      </w:tr>
    </w:tbl>
    <w:p w14:paraId="262A21FC" w14:textId="77777777" w:rsidR="00211CFD" w:rsidRPr="003F507C" w:rsidRDefault="00211CFD" w:rsidP="00211CFD">
      <w:pPr>
        <w:rPr>
          <w:rFonts w:asciiTheme="majorBidi" w:hAnsiTheme="majorBidi" w:cstheme="majorBidi"/>
          <w:sz w:val="16"/>
          <w:szCs w:val="16"/>
        </w:rPr>
      </w:pPr>
      <w:r w:rsidRPr="003F507C">
        <w:rPr>
          <w:rFonts w:asciiTheme="majorBidi" w:hAnsiTheme="majorBidi" w:cstheme="majorBidi"/>
          <w:sz w:val="16"/>
          <w:szCs w:val="16"/>
        </w:rPr>
        <w:t>ACC, Accuracy; ASSD, Average Symmetric Surface Distance; AUC, Area Under Curve; CFD, Computational fluid dynamics; CNN, Convolutional Neural Network; DNN, Deep Neural Network; DSC, Dice similarity coefficient; F, F Measure; F1, F1-Score; FOV, Field of View; FP, False Positive; HD, Hausdorff distance; ICC, Interclass Correlation Coefficient; IOU, Intersection Over Union; JI, Jaccard index; P, Precision; PQ, Panoptic quality; PR, Precision Rate; pt.crv, point-to-curve; R, Recall; RQ, recognition quality; RR, Recall Rate; SE, Sensitivity; SP, Specificity; SQ, Segmentation Quality; SVM, Support Vector Machine;</w:t>
      </w:r>
    </w:p>
    <w:p w14:paraId="73544C19" w14:textId="77777777" w:rsidR="00211CFD" w:rsidRPr="00211CFD" w:rsidRDefault="00211CFD" w:rsidP="00211CFD">
      <w:pPr>
        <w:spacing w:line="480" w:lineRule="auto"/>
        <w:rPr>
          <w:rFonts w:asciiTheme="majorBidi" w:hAnsiTheme="majorBidi" w:cstheme="majorBidi"/>
          <w:sz w:val="20"/>
          <w:szCs w:val="20"/>
        </w:rPr>
      </w:pPr>
    </w:p>
    <w:p w14:paraId="4883597A" w14:textId="77777777" w:rsidR="00211CFD" w:rsidRPr="00211CFD" w:rsidRDefault="00211CFD" w:rsidP="00211CFD">
      <w:pPr>
        <w:spacing w:line="480" w:lineRule="auto"/>
        <w:rPr>
          <w:rFonts w:asciiTheme="majorBidi" w:hAnsiTheme="majorBidi" w:cstheme="majorBidi"/>
          <w:sz w:val="20"/>
          <w:szCs w:val="20"/>
        </w:rPr>
      </w:pPr>
    </w:p>
    <w:p w14:paraId="3E42D334" w14:textId="77777777" w:rsidR="00211CFD" w:rsidRDefault="00211CFD">
      <w:pPr>
        <w:rPr>
          <w:sz w:val="20"/>
          <w:szCs w:val="20"/>
        </w:rPr>
      </w:pPr>
    </w:p>
    <w:p w14:paraId="267B9F67" w14:textId="77777777" w:rsidR="00211CFD" w:rsidRDefault="00211CFD">
      <w:pPr>
        <w:rPr>
          <w:sz w:val="20"/>
          <w:szCs w:val="20"/>
        </w:rPr>
      </w:pPr>
    </w:p>
    <w:p w14:paraId="27D0EB6A" w14:textId="77777777" w:rsidR="00B37370" w:rsidRPr="00B37370" w:rsidRDefault="00211CFD" w:rsidP="00B37370">
      <w:pPr>
        <w:pStyle w:val="EndNoteBibliography"/>
        <w:spacing w:after="0"/>
        <w:ind w:left="720" w:hanging="720"/>
      </w:pPr>
      <w:r>
        <w:rPr>
          <w:sz w:val="20"/>
          <w:szCs w:val="20"/>
        </w:rPr>
        <w:lastRenderedPageBreak/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B37370" w:rsidRPr="00B37370">
        <w:t>1.</w:t>
      </w:r>
      <w:r w:rsidR="00B37370" w:rsidRPr="00B37370">
        <w:tab/>
        <w:t xml:space="preserve">Hung, K.F., et al., </w:t>
      </w:r>
      <w:r w:rsidR="00B37370" w:rsidRPr="00B37370">
        <w:rPr>
          <w:i/>
        </w:rPr>
        <w:t>Automatic detection and segmentation of morphological changes of the maxillary sinus mucosa on cone-beam computed tomography images using a three-dimensional convolutional neural network.</w:t>
      </w:r>
      <w:r w:rsidR="00B37370" w:rsidRPr="00B37370">
        <w:t xml:space="preserve"> Clin Oral Investig, 2022. </w:t>
      </w:r>
      <w:r w:rsidR="00B37370" w:rsidRPr="00B37370">
        <w:rPr>
          <w:b/>
        </w:rPr>
        <w:t>26</w:t>
      </w:r>
      <w:r w:rsidR="00B37370" w:rsidRPr="00B37370">
        <w:t>(5): p. 3987-3998.</w:t>
      </w:r>
    </w:p>
    <w:p w14:paraId="0D02C221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.</w:t>
      </w:r>
      <w:r w:rsidRPr="00B37370">
        <w:tab/>
        <w:t xml:space="preserve">Jung, S.K., et al., </w:t>
      </w:r>
      <w:r w:rsidRPr="00B37370">
        <w:rPr>
          <w:i/>
        </w:rPr>
        <w:t>Deep Active Learning for Automatic Segmentation of Maxillary Sinus Lesions Using a Convolutional Neural Network.</w:t>
      </w:r>
      <w:r w:rsidRPr="00B37370">
        <w:t xml:space="preserve"> Diagnostics (Basel), 2021. </w:t>
      </w:r>
      <w:r w:rsidRPr="00B37370">
        <w:rPr>
          <w:b/>
        </w:rPr>
        <w:t>11</w:t>
      </w:r>
      <w:r w:rsidRPr="00B37370">
        <w:t>(4).</w:t>
      </w:r>
    </w:p>
    <w:p w14:paraId="2B2717A0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.</w:t>
      </w:r>
      <w:r w:rsidRPr="00B37370">
        <w:tab/>
        <w:t xml:space="preserve">Orhan, K., et al., </w:t>
      </w:r>
      <w:r w:rsidRPr="00B37370">
        <w:rPr>
          <w:i/>
        </w:rPr>
        <w:t>Evaluation of artificial intelligence for detecting periapical pathosis on cone-beam computed tomography scans.</w:t>
      </w:r>
      <w:r w:rsidRPr="00B37370">
        <w:t xml:space="preserve"> Int Endod J, 2020. </w:t>
      </w:r>
      <w:r w:rsidRPr="00B37370">
        <w:rPr>
          <w:b/>
        </w:rPr>
        <w:t>53</w:t>
      </w:r>
      <w:r w:rsidRPr="00B37370">
        <w:t>(5): p. 680-689.</w:t>
      </w:r>
    </w:p>
    <w:p w14:paraId="2B52CB52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4.</w:t>
      </w:r>
      <w:r w:rsidRPr="00B37370">
        <w:tab/>
        <w:t xml:space="preserve">Zheng, Z., et al., </w:t>
      </w:r>
      <w:r w:rsidRPr="00B37370">
        <w:rPr>
          <w:i/>
        </w:rPr>
        <w:t>Anatomically Constrained Deep Learning for Automating Dental CBCT Segmentation and Lesion Detection.</w:t>
      </w:r>
      <w:r w:rsidRPr="00B37370">
        <w:t xml:space="preserve"> IEEE Transactions on Automation Science and Engineering, 2021. </w:t>
      </w:r>
      <w:r w:rsidRPr="00B37370">
        <w:rPr>
          <w:b/>
        </w:rPr>
        <w:t>18</w:t>
      </w:r>
      <w:r w:rsidRPr="00B37370">
        <w:t>(2): p. 603-614.</w:t>
      </w:r>
    </w:p>
    <w:p w14:paraId="4678D63F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5.</w:t>
      </w:r>
      <w:r w:rsidRPr="00B37370">
        <w:tab/>
        <w:t xml:space="preserve">Morgan, N., et al., </w:t>
      </w:r>
      <w:r w:rsidRPr="00B37370">
        <w:rPr>
          <w:i/>
        </w:rPr>
        <w:t>Convolutional neural network for automatic maxillary sinus segmentation on cone-beam computed tomographic images.</w:t>
      </w:r>
      <w:r w:rsidRPr="00B37370">
        <w:t xml:space="preserve"> Sci Rep, 2022. </w:t>
      </w:r>
      <w:r w:rsidRPr="00B37370">
        <w:rPr>
          <w:b/>
        </w:rPr>
        <w:t>12</w:t>
      </w:r>
      <w:r w:rsidRPr="00B37370">
        <w:t>(1): p. 7523.</w:t>
      </w:r>
    </w:p>
    <w:p w14:paraId="17887C5C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6.</w:t>
      </w:r>
      <w:r w:rsidRPr="00B37370">
        <w:tab/>
        <w:t xml:space="preserve">Jeoun, B.S., et al., </w:t>
      </w:r>
      <w:r w:rsidRPr="00B37370">
        <w:rPr>
          <w:i/>
        </w:rPr>
        <w:t>Canal-Net for automatic and robust 3D segmentation of mandibular canals in CBCT images using a continuity-aware contextual network.</w:t>
      </w:r>
      <w:r w:rsidRPr="00B37370">
        <w:t xml:space="preserve"> Sci Rep, 2022. </w:t>
      </w:r>
      <w:r w:rsidRPr="00B37370">
        <w:rPr>
          <w:b/>
        </w:rPr>
        <w:t>12</w:t>
      </w:r>
      <w:r w:rsidRPr="00B37370">
        <w:t>(1): p. 13460.</w:t>
      </w:r>
    </w:p>
    <w:p w14:paraId="2B582D81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7.</w:t>
      </w:r>
      <w:r w:rsidRPr="00B37370">
        <w:tab/>
        <w:t xml:space="preserve">Verhelst, P.J., et al., </w:t>
      </w:r>
      <w:r w:rsidRPr="00B37370">
        <w:rPr>
          <w:i/>
        </w:rPr>
        <w:t>Layered deep learning for automatic mandibular segmentation in cone-beam computed tomography.</w:t>
      </w:r>
      <w:r w:rsidRPr="00B37370">
        <w:t xml:space="preserve"> J Dent, 2021. </w:t>
      </w:r>
      <w:r w:rsidRPr="00B37370">
        <w:rPr>
          <w:b/>
        </w:rPr>
        <w:t>114</w:t>
      </w:r>
      <w:r w:rsidRPr="00B37370">
        <w:t>: p. 103786.</w:t>
      </w:r>
    </w:p>
    <w:p w14:paraId="6D861F93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8.</w:t>
      </w:r>
      <w:r w:rsidRPr="00B37370">
        <w:tab/>
        <w:t xml:space="preserve">Wang, H., et al., </w:t>
      </w:r>
      <w:r w:rsidRPr="00B37370">
        <w:rPr>
          <w:i/>
        </w:rPr>
        <w:t>Multiclass CBCT Image Segmentation for Orthodontics with Deep Learning.</w:t>
      </w:r>
      <w:r w:rsidRPr="00B37370">
        <w:t xml:space="preserve"> J Dent Res, 2021. </w:t>
      </w:r>
      <w:r w:rsidRPr="00B37370">
        <w:rPr>
          <w:b/>
        </w:rPr>
        <w:t>100</w:t>
      </w:r>
      <w:r w:rsidRPr="00B37370">
        <w:t>(9): p. 943-949.</w:t>
      </w:r>
    </w:p>
    <w:p w14:paraId="5F2DC0F7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9.</w:t>
      </w:r>
      <w:r w:rsidRPr="00B37370">
        <w:tab/>
        <w:t xml:space="preserve">Kwak, G.H., et al., </w:t>
      </w:r>
      <w:r w:rsidRPr="00B37370">
        <w:rPr>
          <w:i/>
        </w:rPr>
        <w:t>Automatic mandibular canal detection using a deep convolutional neural network.</w:t>
      </w:r>
      <w:r w:rsidRPr="00B37370">
        <w:t xml:space="preserve"> Sci Rep, 2020. </w:t>
      </w:r>
      <w:r w:rsidRPr="00B37370">
        <w:rPr>
          <w:b/>
        </w:rPr>
        <w:t>10</w:t>
      </w:r>
      <w:r w:rsidRPr="00B37370">
        <w:t>(1): p. 5711.</w:t>
      </w:r>
    </w:p>
    <w:p w14:paraId="2474BED1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0.</w:t>
      </w:r>
      <w:r w:rsidRPr="00B37370">
        <w:tab/>
        <w:t xml:space="preserve">Minnema, J., et al., </w:t>
      </w:r>
      <w:r w:rsidRPr="00B37370">
        <w:rPr>
          <w:i/>
        </w:rPr>
        <w:t>Segmentation of dental cone-beam CT scans affected by metal artifacts using a mixed-scale dense convolutional neural network.</w:t>
      </w:r>
      <w:r w:rsidRPr="00B37370">
        <w:t xml:space="preserve"> Med Phys, 2019. </w:t>
      </w:r>
      <w:r w:rsidRPr="00B37370">
        <w:rPr>
          <w:b/>
        </w:rPr>
        <w:t>46</w:t>
      </w:r>
      <w:r w:rsidRPr="00B37370">
        <w:t>(11): p. 5027-5035.</w:t>
      </w:r>
    </w:p>
    <w:p w14:paraId="034353D3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1.</w:t>
      </w:r>
      <w:r w:rsidRPr="00B37370">
        <w:tab/>
        <w:t xml:space="preserve">Manavella, V., et al., </w:t>
      </w:r>
      <w:r w:rsidRPr="00B37370">
        <w:rPr>
          <w:i/>
        </w:rPr>
        <w:t>A novel image processing technique for 3D volumetric analysis of severely resorbed alveolar sockets with CBCT.</w:t>
      </w:r>
      <w:r w:rsidRPr="00B37370">
        <w:t xml:space="preserve"> Minerva Stomatol, 2017. </w:t>
      </w:r>
      <w:r w:rsidRPr="00B37370">
        <w:rPr>
          <w:b/>
        </w:rPr>
        <w:t>66</w:t>
      </w:r>
      <w:r w:rsidRPr="00B37370">
        <w:t>(3): p. 81-90.</w:t>
      </w:r>
    </w:p>
    <w:p w14:paraId="60818F0B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2.</w:t>
      </w:r>
      <w:r w:rsidRPr="00B37370">
        <w:tab/>
        <w:t xml:space="preserve">Janssen, N.G., et al., </w:t>
      </w:r>
      <w:r w:rsidRPr="00B37370">
        <w:rPr>
          <w:i/>
        </w:rPr>
        <w:t>A novel semi-automatic segmentation protocol for volumetric assessment of alveolar cleft grafting procedures.</w:t>
      </w:r>
      <w:r w:rsidRPr="00B37370">
        <w:t xml:space="preserve"> J Craniomaxillofac Surg, 2017. </w:t>
      </w:r>
      <w:r w:rsidRPr="00B37370">
        <w:rPr>
          <w:b/>
        </w:rPr>
        <w:t>45</w:t>
      </w:r>
      <w:r w:rsidRPr="00B37370">
        <w:t>(5): p. 685-689.</w:t>
      </w:r>
    </w:p>
    <w:p w14:paraId="0963236C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3.</w:t>
      </w:r>
      <w:r w:rsidRPr="00B37370">
        <w:tab/>
        <w:t xml:space="preserve">Xi, T., et al., </w:t>
      </w:r>
      <w:r w:rsidRPr="00B37370">
        <w:rPr>
          <w:i/>
        </w:rPr>
        <w:t>A novel region-growing based semi-automatic segmentation protocol for three-dimensional condylar reconstruction using cone beam computed tomography (CBCT).</w:t>
      </w:r>
      <w:r w:rsidRPr="00B37370">
        <w:t xml:space="preserve"> PLoS One, 2014. </w:t>
      </w:r>
      <w:r w:rsidRPr="00B37370">
        <w:rPr>
          <w:b/>
        </w:rPr>
        <w:t>9</w:t>
      </w:r>
      <w:r w:rsidRPr="00B37370">
        <w:t>(11): p. e111126.</w:t>
      </w:r>
    </w:p>
    <w:p w14:paraId="69477F27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4.</w:t>
      </w:r>
      <w:r w:rsidRPr="00B37370">
        <w:tab/>
        <w:t xml:space="preserve">Antila, K., et al., </w:t>
      </w:r>
      <w:r w:rsidRPr="00B37370">
        <w:rPr>
          <w:i/>
        </w:rPr>
        <w:t>Automatic extraction of mandibular bone geometry for anatomy-based synthetization of radiographs.</w:t>
      </w:r>
      <w:r w:rsidRPr="00B37370">
        <w:t xml:space="preserve"> Annu Int Conf IEEE Eng Med Biol Soc, 2008. </w:t>
      </w:r>
      <w:r w:rsidRPr="00B37370">
        <w:rPr>
          <w:b/>
        </w:rPr>
        <w:t>2008</w:t>
      </w:r>
      <w:r w:rsidRPr="00B37370">
        <w:t>: p. 490-3.</w:t>
      </w:r>
    </w:p>
    <w:p w14:paraId="3F249009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5.</w:t>
      </w:r>
      <w:r w:rsidRPr="00B37370">
        <w:tab/>
        <w:t xml:space="preserve">Leonardi, R., et al., </w:t>
      </w:r>
      <w:r w:rsidRPr="00B37370">
        <w:rPr>
          <w:i/>
        </w:rPr>
        <w:t>Fully automatic segmentation of sinonasal cavity and pharyngeal airway based on convolutional neural networks.</w:t>
      </w:r>
      <w:r w:rsidRPr="00B37370">
        <w:t xml:space="preserve"> Am J Orthod Dentofacial Orthop, 2021. </w:t>
      </w:r>
      <w:r w:rsidRPr="00B37370">
        <w:rPr>
          <w:b/>
        </w:rPr>
        <w:t>159</w:t>
      </w:r>
      <w:r w:rsidRPr="00B37370">
        <w:t>(6): p. 824-835.e1.</w:t>
      </w:r>
    </w:p>
    <w:p w14:paraId="085312B4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6.</w:t>
      </w:r>
      <w:r w:rsidRPr="00B37370">
        <w:tab/>
        <w:t xml:space="preserve">Park, J., et al., </w:t>
      </w:r>
      <w:r w:rsidRPr="00B37370">
        <w:rPr>
          <w:i/>
        </w:rPr>
        <w:t>Deep Learning Based Airway Segmentation Using Key Point Prediction.</w:t>
      </w:r>
      <w:r w:rsidRPr="00B37370">
        <w:t xml:space="preserve"> Applied Sciences, 2021. </w:t>
      </w:r>
      <w:r w:rsidRPr="00B37370">
        <w:rPr>
          <w:b/>
        </w:rPr>
        <w:t>11</w:t>
      </w:r>
      <w:r w:rsidRPr="00B37370">
        <w:t>(8): p. 3501.</w:t>
      </w:r>
    </w:p>
    <w:p w14:paraId="2A183800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7.</w:t>
      </w:r>
      <w:r w:rsidRPr="00B37370">
        <w:tab/>
        <w:t xml:space="preserve">Sin, Ç., et al., </w:t>
      </w:r>
      <w:r w:rsidRPr="00B37370">
        <w:rPr>
          <w:i/>
        </w:rPr>
        <w:t>A deep learning algorithm proposal to automatic pharyngeal airway detection and segmentation on CBCT images.</w:t>
      </w:r>
      <w:r w:rsidRPr="00B37370">
        <w:t xml:space="preserve"> Orthod Craniofac Res, 2021. </w:t>
      </w:r>
      <w:r w:rsidRPr="00B37370">
        <w:rPr>
          <w:b/>
        </w:rPr>
        <w:t>24 Suppl 2</w:t>
      </w:r>
      <w:r w:rsidRPr="00B37370">
        <w:t>: p. 117-123.</w:t>
      </w:r>
    </w:p>
    <w:p w14:paraId="290413A4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8.</w:t>
      </w:r>
      <w:r w:rsidRPr="00B37370">
        <w:tab/>
        <w:t xml:space="preserve">Lahoud, P., et al., </w:t>
      </w:r>
      <w:r w:rsidRPr="00B37370">
        <w:rPr>
          <w:i/>
        </w:rPr>
        <w:t>Artificial Intelligence for Fast and Accurate 3-Dimensional Tooth Segmentation on Cone-beam Computed Tomography.</w:t>
      </w:r>
      <w:r w:rsidRPr="00B37370">
        <w:t xml:space="preserve"> J Endod, 2021. </w:t>
      </w:r>
      <w:r w:rsidRPr="00B37370">
        <w:rPr>
          <w:b/>
        </w:rPr>
        <w:t>47</w:t>
      </w:r>
      <w:r w:rsidRPr="00B37370">
        <w:t>(5): p. 827-835.</w:t>
      </w:r>
    </w:p>
    <w:p w14:paraId="63C760AE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19.</w:t>
      </w:r>
      <w:r w:rsidRPr="00B37370">
        <w:tab/>
        <w:t xml:space="preserve">Lin, X., et al., </w:t>
      </w:r>
      <w:r w:rsidRPr="00B37370">
        <w:rPr>
          <w:i/>
        </w:rPr>
        <w:t>Micro-Computed Tomography-Guided Artificial Intelligence for Pulp Cavity and Tooth Segmentation on Cone-beam Computed Tomography.</w:t>
      </w:r>
      <w:r w:rsidRPr="00B37370">
        <w:t xml:space="preserve"> J Endod, 2021. </w:t>
      </w:r>
      <w:r w:rsidRPr="00B37370">
        <w:rPr>
          <w:b/>
        </w:rPr>
        <w:t>47</w:t>
      </w:r>
      <w:r w:rsidRPr="00B37370">
        <w:t>(12): p. 1933-1941.</w:t>
      </w:r>
    </w:p>
    <w:p w14:paraId="5151902F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0.</w:t>
      </w:r>
      <w:r w:rsidRPr="00B37370">
        <w:tab/>
        <w:t xml:space="preserve">Shaheen, E., et al., </w:t>
      </w:r>
      <w:r w:rsidRPr="00B37370">
        <w:rPr>
          <w:i/>
        </w:rPr>
        <w:t>A novel deep learning system for multi-class tooth segmentation and classification on cone beam computed tomography. A validation study.</w:t>
      </w:r>
      <w:r w:rsidRPr="00B37370">
        <w:t xml:space="preserve"> J Dent, 2021. </w:t>
      </w:r>
      <w:r w:rsidRPr="00B37370">
        <w:rPr>
          <w:b/>
        </w:rPr>
        <w:t>115</w:t>
      </w:r>
      <w:r w:rsidRPr="00B37370">
        <w:t>: p. 103865.</w:t>
      </w:r>
    </w:p>
    <w:p w14:paraId="661A40FD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1.</w:t>
      </w:r>
      <w:r w:rsidRPr="00B37370">
        <w:tab/>
        <w:t xml:space="preserve">Duan, W., et al., </w:t>
      </w:r>
      <w:r w:rsidRPr="00B37370">
        <w:rPr>
          <w:i/>
        </w:rPr>
        <w:t>Refined tooth and pulp segmentation using U-Net in CBCT image.</w:t>
      </w:r>
      <w:r w:rsidRPr="00B37370">
        <w:t xml:space="preserve"> Dentomaxillofacial Radiology, 2021. </w:t>
      </w:r>
      <w:r w:rsidRPr="00B37370">
        <w:rPr>
          <w:b/>
        </w:rPr>
        <w:t>50</w:t>
      </w:r>
      <w:r w:rsidRPr="00B37370">
        <w:t>: p. 20200251.</w:t>
      </w:r>
    </w:p>
    <w:p w14:paraId="70D3ABF8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lastRenderedPageBreak/>
        <w:t>22.</w:t>
      </w:r>
      <w:r w:rsidRPr="00B37370">
        <w:tab/>
        <w:t xml:space="preserve">Zheng, Q., et al., </w:t>
      </w:r>
      <w:r w:rsidRPr="00B37370">
        <w:rPr>
          <w:i/>
        </w:rPr>
        <w:t>Age estimation based on 3D pulp chamber segmentation of first molars from cone-beam-computed tomography by integrated deep learning and level set.</w:t>
      </w:r>
      <w:r w:rsidRPr="00B37370">
        <w:t xml:space="preserve"> Int J Legal Med, 2021. </w:t>
      </w:r>
      <w:r w:rsidRPr="00B37370">
        <w:rPr>
          <w:b/>
        </w:rPr>
        <w:t>135</w:t>
      </w:r>
      <w:r w:rsidRPr="00B37370">
        <w:t>(1): p. 365-373.</w:t>
      </w:r>
    </w:p>
    <w:p w14:paraId="11B932F6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3.</w:t>
      </w:r>
      <w:r w:rsidRPr="00B37370">
        <w:tab/>
        <w:t xml:space="preserve">Marroquin Penaloza, T.Y., et al., </w:t>
      </w:r>
      <w:r w:rsidRPr="00B37370">
        <w:rPr>
          <w:i/>
        </w:rPr>
        <w:t>Reliability and repeatability of pulp volume reconstruction through three different volume calculations.</w:t>
      </w:r>
      <w:r w:rsidRPr="00B37370">
        <w:t xml:space="preserve"> J Forensic Odontostomatol, 2016. </w:t>
      </w:r>
      <w:r w:rsidRPr="00B37370">
        <w:rPr>
          <w:b/>
        </w:rPr>
        <w:t>34</w:t>
      </w:r>
      <w:r w:rsidRPr="00B37370">
        <w:t>(2): p. 35-46.</w:t>
      </w:r>
    </w:p>
    <w:p w14:paraId="4CD1E042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4.</w:t>
      </w:r>
      <w:r w:rsidRPr="00B37370">
        <w:tab/>
        <w:t xml:space="preserve">Benyó, B., </w:t>
      </w:r>
      <w:r w:rsidRPr="00B37370">
        <w:rPr>
          <w:i/>
        </w:rPr>
        <w:t>Identification of dental root canals and their medial line from micro-CT and cone-beam CT records.</w:t>
      </w:r>
      <w:r w:rsidRPr="00B37370">
        <w:t xml:space="preserve"> Biomed Eng Online, 2012. </w:t>
      </w:r>
      <w:r w:rsidRPr="00B37370">
        <w:rPr>
          <w:b/>
        </w:rPr>
        <w:t>11</w:t>
      </w:r>
      <w:r w:rsidRPr="00B37370">
        <w:t>: p. 81.</w:t>
      </w:r>
    </w:p>
    <w:p w14:paraId="39DA2BB8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5.</w:t>
      </w:r>
      <w:r w:rsidRPr="00B37370">
        <w:tab/>
        <w:t xml:space="preserve">Minnema, J., et al., </w:t>
      </w:r>
      <w:r w:rsidRPr="00B37370">
        <w:rPr>
          <w:i/>
        </w:rPr>
        <w:t>Comparison of convolutional neural network training strategies for cone-beam CT image segmentation.</w:t>
      </w:r>
      <w:r w:rsidRPr="00B37370">
        <w:t xml:space="preserve"> Comput Methods Programs Biomed, 2021. </w:t>
      </w:r>
      <w:r w:rsidRPr="00B37370">
        <w:rPr>
          <w:b/>
        </w:rPr>
        <w:t>207</w:t>
      </w:r>
      <w:r w:rsidRPr="00B37370">
        <w:t>: p. 106192.</w:t>
      </w:r>
    </w:p>
    <w:p w14:paraId="006722FC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6.</w:t>
      </w:r>
      <w:r w:rsidRPr="00B37370">
        <w:tab/>
        <w:t xml:space="preserve">Steybe, D., et al., </w:t>
      </w:r>
      <w:r w:rsidRPr="00B37370">
        <w:rPr>
          <w:i/>
        </w:rPr>
        <w:t>Automated segmentation of head CT scans for computer-assisted craniomaxillofacial surgery applying a hierarchical patch-based stack of convolutional neural networks.</w:t>
      </w:r>
      <w:r w:rsidRPr="00B37370">
        <w:t xml:space="preserve"> Int J Comput Assist Radiol Surg, 2022. </w:t>
      </w:r>
      <w:r w:rsidRPr="00B37370">
        <w:rPr>
          <w:b/>
        </w:rPr>
        <w:t>17</w:t>
      </w:r>
      <w:r w:rsidRPr="00B37370">
        <w:t>(11): p. 2093-2101.</w:t>
      </w:r>
    </w:p>
    <w:p w14:paraId="47444A9D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7.</w:t>
      </w:r>
      <w:r w:rsidRPr="00B37370">
        <w:tab/>
        <w:t xml:space="preserve">Ryu, S., et al., </w:t>
      </w:r>
      <w:r w:rsidRPr="00B37370">
        <w:rPr>
          <w:i/>
        </w:rPr>
        <w:t>Diagnosis of obstructive sleep apnea with prediction of flow characteristics according to airway morphology automatically extracted from medical images: Computational fluid dynamics and artificial intelligence approach.</w:t>
      </w:r>
      <w:r w:rsidRPr="00B37370">
        <w:t xml:space="preserve"> Comput Methods Programs Biomed, 2021. </w:t>
      </w:r>
      <w:r w:rsidRPr="00B37370">
        <w:rPr>
          <w:b/>
        </w:rPr>
        <w:t>208</w:t>
      </w:r>
      <w:r w:rsidRPr="00B37370">
        <w:t>: p. 106243.</w:t>
      </w:r>
    </w:p>
    <w:p w14:paraId="506FD778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8.</w:t>
      </w:r>
      <w:r w:rsidRPr="00B37370">
        <w:tab/>
        <w:t xml:space="preserve">Zhong, Y., et al., </w:t>
      </w:r>
      <w:r w:rsidRPr="00B37370">
        <w:rPr>
          <w:i/>
        </w:rPr>
        <w:t>A Preliminary Experience of Implementing Deep-Learning Based Auto-Segmentation in Head and Neck Cancer: A Study on Real-World Clinical Cases.</w:t>
      </w:r>
      <w:r w:rsidRPr="00B37370">
        <w:t xml:space="preserve"> Front Oncol, 2021. </w:t>
      </w:r>
      <w:r w:rsidRPr="00B37370">
        <w:rPr>
          <w:b/>
        </w:rPr>
        <w:t>11</w:t>
      </w:r>
      <w:r w:rsidRPr="00B37370">
        <w:t>: p. 638197.</w:t>
      </w:r>
    </w:p>
    <w:p w14:paraId="3B7B9F9D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29.</w:t>
      </w:r>
      <w:r w:rsidRPr="00B37370">
        <w:tab/>
        <w:t xml:space="preserve">Fu, F., et al., </w:t>
      </w:r>
      <w:r w:rsidRPr="00B37370">
        <w:rPr>
          <w:i/>
        </w:rPr>
        <w:t>Rapid vessel segmentation and reconstruction of head and neck angiograms using 3D convolutional neural network.</w:t>
      </w:r>
      <w:r w:rsidRPr="00B37370">
        <w:t xml:space="preserve"> Nat Commun, 2020. </w:t>
      </w:r>
      <w:r w:rsidRPr="00B37370">
        <w:rPr>
          <w:b/>
        </w:rPr>
        <w:t>11</w:t>
      </w:r>
      <w:r w:rsidRPr="00B37370">
        <w:t>(1): p. 4829.</w:t>
      </w:r>
    </w:p>
    <w:p w14:paraId="7737B89F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0.</w:t>
      </w:r>
      <w:r w:rsidRPr="00B37370">
        <w:tab/>
        <w:t xml:space="preserve">Yun, J., et al., </w:t>
      </w:r>
      <w:r w:rsidRPr="00B37370">
        <w:rPr>
          <w:i/>
        </w:rPr>
        <w:t>Improvement of fully automated airway segmentation on volumetric computed tomographic images using a 2.5 dimensional convolutional neural net.</w:t>
      </w:r>
      <w:r w:rsidRPr="00B37370">
        <w:t xml:space="preserve"> Med Image Anal, 2019. </w:t>
      </w:r>
      <w:r w:rsidRPr="00B37370">
        <w:rPr>
          <w:b/>
        </w:rPr>
        <w:t>51</w:t>
      </w:r>
      <w:r w:rsidRPr="00B37370">
        <w:t>: p. 13-20.</w:t>
      </w:r>
    </w:p>
    <w:p w14:paraId="2D20F9A2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1.</w:t>
      </w:r>
      <w:r w:rsidRPr="00B37370">
        <w:tab/>
        <w:t xml:space="preserve">Minnema, J., et al., </w:t>
      </w:r>
      <w:r w:rsidRPr="00B37370">
        <w:rPr>
          <w:i/>
        </w:rPr>
        <w:t>CT image segmentation of bone for medical additive manufacturing using a convolutional neural network.</w:t>
      </w:r>
      <w:r w:rsidRPr="00B37370">
        <w:t xml:space="preserve"> Comput Biol Med, 2018. </w:t>
      </w:r>
      <w:r w:rsidRPr="00B37370">
        <w:rPr>
          <w:b/>
        </w:rPr>
        <w:t>103</w:t>
      </w:r>
      <w:r w:rsidRPr="00B37370">
        <w:t>: p. 130-139.</w:t>
      </w:r>
    </w:p>
    <w:p w14:paraId="31F180B8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2.</w:t>
      </w:r>
      <w:r w:rsidRPr="00B37370">
        <w:tab/>
        <w:t xml:space="preserve">Klinder, T., et al., </w:t>
      </w:r>
      <w:r w:rsidRPr="00B37370">
        <w:rPr>
          <w:i/>
        </w:rPr>
        <w:t>Automated model-based vertebra detection, identification, and segmentation in CT images.</w:t>
      </w:r>
      <w:r w:rsidRPr="00B37370">
        <w:t xml:space="preserve"> Med Image Anal, 2009. </w:t>
      </w:r>
      <w:r w:rsidRPr="00B37370">
        <w:rPr>
          <w:b/>
        </w:rPr>
        <w:t>13</w:t>
      </w:r>
      <w:r w:rsidRPr="00B37370">
        <w:t>(3): p. 471-82.</w:t>
      </w:r>
    </w:p>
    <w:p w14:paraId="775B5104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3.</w:t>
      </w:r>
      <w:r w:rsidRPr="00B37370">
        <w:tab/>
        <w:t xml:space="preserve">Rueda, S., et al., </w:t>
      </w:r>
      <w:r w:rsidRPr="00B37370">
        <w:rPr>
          <w:i/>
        </w:rPr>
        <w:t>Automatic segmentation of jaw tissues in CT using active appearance models and semi-automatic landmarking.</w:t>
      </w:r>
      <w:r w:rsidRPr="00B37370">
        <w:t xml:space="preserve"> Med Image Comput Comput Assist Interv, 2006. </w:t>
      </w:r>
      <w:r w:rsidRPr="00B37370">
        <w:rPr>
          <w:b/>
        </w:rPr>
        <w:t>9</w:t>
      </w:r>
      <w:r w:rsidRPr="00B37370">
        <w:t>(Pt 1): p. 167-74.</w:t>
      </w:r>
    </w:p>
    <w:p w14:paraId="1F18F621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4.</w:t>
      </w:r>
      <w:r w:rsidRPr="00B37370">
        <w:tab/>
        <w:t xml:space="preserve">Kang, H.C., et al., </w:t>
      </w:r>
      <w:r w:rsidRPr="00B37370">
        <w:rPr>
          <w:i/>
        </w:rPr>
        <w:t>Fast and Accurate Semiautomatic Segmentation of Individual Teeth from Dental CT Images.</w:t>
      </w:r>
      <w:r w:rsidRPr="00B37370">
        <w:t xml:space="preserve"> Comput Math Methods Med, 2015. </w:t>
      </w:r>
      <w:r w:rsidRPr="00B37370">
        <w:rPr>
          <w:b/>
        </w:rPr>
        <w:t>2015</w:t>
      </w:r>
      <w:r w:rsidRPr="00B37370">
        <w:t>: p. 810796.</w:t>
      </w:r>
    </w:p>
    <w:p w14:paraId="751991A2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5.</w:t>
      </w:r>
      <w:r w:rsidRPr="00B37370">
        <w:tab/>
        <w:t xml:space="preserve">Thariat, J., et al., </w:t>
      </w:r>
      <w:r w:rsidRPr="00B37370">
        <w:rPr>
          <w:i/>
        </w:rPr>
        <w:t>Dentalmaps: automatic dental delineation for radiotherapy planning in head-and-neck cancer.</w:t>
      </w:r>
      <w:r w:rsidRPr="00B37370">
        <w:t xml:space="preserve"> Int J Radiat Oncol Biol Phys, 2012. </w:t>
      </w:r>
      <w:r w:rsidRPr="00B37370">
        <w:rPr>
          <w:b/>
        </w:rPr>
        <w:t>82</w:t>
      </w:r>
      <w:r w:rsidRPr="00B37370">
        <w:t>(5): p. 1858-65.</w:t>
      </w:r>
    </w:p>
    <w:p w14:paraId="7C163EF0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6.</w:t>
      </w:r>
      <w:r w:rsidRPr="00B37370">
        <w:tab/>
        <w:t xml:space="preserve">Le, B.H., et al., </w:t>
      </w:r>
      <w:r w:rsidRPr="00B37370">
        <w:rPr>
          <w:i/>
        </w:rPr>
        <w:t>An interactive geometric technique for upper and lower teeth segmentation.</w:t>
      </w:r>
      <w:r w:rsidRPr="00B37370">
        <w:t xml:space="preserve"> Med Image Comput Comput Assist Interv, 2009. </w:t>
      </w:r>
      <w:r w:rsidRPr="00B37370">
        <w:rPr>
          <w:b/>
        </w:rPr>
        <w:t>12</w:t>
      </w:r>
      <w:r w:rsidRPr="00B37370">
        <w:t>(Pt 2): p. 968-75.</w:t>
      </w:r>
    </w:p>
    <w:p w14:paraId="0F1DD4E7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7.</w:t>
      </w:r>
      <w:r w:rsidRPr="00B37370">
        <w:tab/>
        <w:t xml:space="preserve">Queiroz, P.M., et al., </w:t>
      </w:r>
      <w:r w:rsidRPr="00B37370">
        <w:rPr>
          <w:i/>
        </w:rPr>
        <w:t>Comparison of automatic and visual methods used for image segmentation in Endodontics: a microCT study.</w:t>
      </w:r>
      <w:r w:rsidRPr="00B37370">
        <w:t xml:space="preserve"> J Appl Oral Sci, 2017. </w:t>
      </w:r>
      <w:r w:rsidRPr="00B37370">
        <w:rPr>
          <w:b/>
        </w:rPr>
        <w:t>25</w:t>
      </w:r>
      <w:r w:rsidRPr="00B37370">
        <w:t>(6): p. 674-679.</w:t>
      </w:r>
    </w:p>
    <w:p w14:paraId="34F967CB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8.</w:t>
      </w:r>
      <w:r w:rsidRPr="00B37370">
        <w:tab/>
        <w:t xml:space="preserve">Benyo, B., et al., </w:t>
      </w:r>
      <w:r w:rsidRPr="00B37370">
        <w:rPr>
          <w:i/>
        </w:rPr>
        <w:t>Detection of the root canal's centerline from dental micro-CT records.</w:t>
      </w:r>
      <w:r w:rsidRPr="00B37370">
        <w:t xml:space="preserve"> Annu Int Conf IEEE Eng Med Biol Soc, 2009. </w:t>
      </w:r>
      <w:r w:rsidRPr="00B37370">
        <w:rPr>
          <w:b/>
        </w:rPr>
        <w:t>2009</w:t>
      </w:r>
      <w:r w:rsidRPr="00B37370">
        <w:t>: p. 3517-20.</w:t>
      </w:r>
    </w:p>
    <w:p w14:paraId="773E4470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39.</w:t>
      </w:r>
      <w:r w:rsidRPr="00B37370">
        <w:tab/>
        <w:t xml:space="preserve">Keser, G., et al., </w:t>
      </w:r>
      <w:r w:rsidRPr="00B37370">
        <w:rPr>
          <w:i/>
        </w:rPr>
        <w:t>A Deep Learning Approach for Masseter Muscle Segmentation on Ultrasonography.</w:t>
      </w:r>
      <w:r w:rsidRPr="00B37370">
        <w:t xml:space="preserve"> J Ultrason, 2022. </w:t>
      </w:r>
      <w:r w:rsidRPr="00B37370">
        <w:rPr>
          <w:b/>
        </w:rPr>
        <w:t>22</w:t>
      </w:r>
      <w:r w:rsidRPr="00B37370">
        <w:t>(91): p. e204-e208.</w:t>
      </w:r>
    </w:p>
    <w:p w14:paraId="51BCDB6A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40.</w:t>
      </w:r>
      <w:r w:rsidRPr="00B37370">
        <w:tab/>
        <w:t xml:space="preserve">Orhan, K., et al., </w:t>
      </w:r>
      <w:r w:rsidRPr="00B37370">
        <w:rPr>
          <w:i/>
        </w:rPr>
        <w:t>An Artificial Intelligence Hypothetical Approach for Masseter Muscle Segmentation on Ultrasonography in Patients With Bruxism.</w:t>
      </w:r>
      <w:r w:rsidRPr="00B37370">
        <w:t xml:space="preserve"> Journal of Advanced Oral Research, 2021. </w:t>
      </w:r>
      <w:r w:rsidRPr="00B37370">
        <w:rPr>
          <w:b/>
        </w:rPr>
        <w:t>12</w:t>
      </w:r>
      <w:r w:rsidRPr="00B37370">
        <w:t>(2): p. 206-213.</w:t>
      </w:r>
    </w:p>
    <w:p w14:paraId="116D9001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t>41.</w:t>
      </w:r>
      <w:r w:rsidRPr="00B37370">
        <w:tab/>
        <w:t xml:space="preserve">Ito, S., et al., </w:t>
      </w:r>
      <w:r w:rsidRPr="00B37370">
        <w:rPr>
          <w:i/>
        </w:rPr>
        <w:t>Automated segmentation of articular disc of the temporomandibular joint on magnetic resonance images using deep learning.</w:t>
      </w:r>
      <w:r w:rsidRPr="00B37370">
        <w:t xml:space="preserve"> Sci Rep, 2022. </w:t>
      </w:r>
      <w:r w:rsidRPr="00B37370">
        <w:rPr>
          <w:b/>
        </w:rPr>
        <w:t>12</w:t>
      </w:r>
      <w:r w:rsidRPr="00B37370">
        <w:t>(1): p. 221.</w:t>
      </w:r>
    </w:p>
    <w:p w14:paraId="4FFA86E4" w14:textId="77777777" w:rsidR="00B37370" w:rsidRPr="00B37370" w:rsidRDefault="00B37370" w:rsidP="00B37370">
      <w:pPr>
        <w:pStyle w:val="EndNoteBibliography"/>
        <w:spacing w:after="0"/>
        <w:ind w:left="720" w:hanging="720"/>
      </w:pPr>
      <w:r w:rsidRPr="00B37370">
        <w:lastRenderedPageBreak/>
        <w:t>42.</w:t>
      </w:r>
      <w:r w:rsidRPr="00B37370">
        <w:tab/>
        <w:t xml:space="preserve">Ruthven, M., M.E. Miquel, and A.P. King, </w:t>
      </w:r>
      <w:r w:rsidRPr="00B37370">
        <w:rPr>
          <w:i/>
        </w:rPr>
        <w:t>Deep-learning-based segmentation of the vocal tract and articulators in real-time magnetic resonance images of speech.</w:t>
      </w:r>
      <w:r w:rsidRPr="00B37370">
        <w:t xml:space="preserve"> Comput Methods Programs Biomed, 2021. </w:t>
      </w:r>
      <w:r w:rsidRPr="00B37370">
        <w:rPr>
          <w:b/>
        </w:rPr>
        <w:t>198</w:t>
      </w:r>
      <w:r w:rsidRPr="00B37370">
        <w:t>: p. 105814.</w:t>
      </w:r>
    </w:p>
    <w:p w14:paraId="2F886666" w14:textId="77777777" w:rsidR="00B37370" w:rsidRPr="00B37370" w:rsidRDefault="00B37370" w:rsidP="00B37370">
      <w:pPr>
        <w:pStyle w:val="EndNoteBibliography"/>
        <w:ind w:left="720" w:hanging="720"/>
      </w:pPr>
      <w:r w:rsidRPr="00B37370">
        <w:t>43.</w:t>
      </w:r>
      <w:r w:rsidRPr="00B37370">
        <w:tab/>
        <w:t xml:space="preserve">Yang, X., et al., </w:t>
      </w:r>
      <w:r w:rsidRPr="00B37370">
        <w:rPr>
          <w:i/>
        </w:rPr>
        <w:t>Automated segmentation of the parotid gland based on atlas registration and machine learning: a longitudinal MRI study in head-and-neck radiation therapy.</w:t>
      </w:r>
      <w:r w:rsidRPr="00B37370">
        <w:t xml:space="preserve"> Int J Radiat Oncol Biol Phys, 2014. </w:t>
      </w:r>
      <w:r w:rsidRPr="00B37370">
        <w:rPr>
          <w:b/>
        </w:rPr>
        <w:t>90</w:t>
      </w:r>
      <w:r w:rsidRPr="00B37370">
        <w:t>(5): p. 1225-33.</w:t>
      </w:r>
    </w:p>
    <w:p w14:paraId="4E8E01FC" w14:textId="5915AC86" w:rsidR="00323C79" w:rsidRPr="00211CFD" w:rsidRDefault="00211CFD" w:rsidP="00B37370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sectPr w:rsidR="00323C79" w:rsidRPr="00211C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Pro-Regular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5CB5D00"/>
    <w:multiLevelType w:val="multilevel"/>
    <w:tmpl w:val="70F627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66E40494"/>
    <w:multiLevelType w:val="hybridMultilevel"/>
    <w:tmpl w:val="D398F6CC"/>
    <w:lvl w:ilvl="0" w:tplc="0B2CF168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14781593">
    <w:abstractNumId w:val="0"/>
  </w:num>
  <w:num w:numId="2" w16cid:durableId="130077104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11CFD"/>
    <w:rsid w:val="00211CFD"/>
    <w:rsid w:val="00222122"/>
    <w:rsid w:val="00323C79"/>
    <w:rsid w:val="00B37370"/>
    <w:rsid w:val="00B87B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24DA20B"/>
  <w15:chartTrackingRefBased/>
  <w15:docId w15:val="{3B59F170-0350-45AA-BD36-BC41BD7C3C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1CF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11C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11CF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1CF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11CF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11CFD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211CFD"/>
    <w:pPr>
      <w:spacing w:line="256" w:lineRule="auto"/>
      <w:ind w:left="720"/>
      <w:contextualSpacing/>
    </w:pPr>
  </w:style>
  <w:style w:type="table" w:styleId="PlainTable2">
    <w:name w:val="Plain Table 2"/>
    <w:basedOn w:val="TableNormal"/>
    <w:uiPriority w:val="42"/>
    <w:rsid w:val="00211CF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211CF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211CFD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11C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1C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1C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C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C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C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CF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211CFD"/>
    <w:pPr>
      <w:spacing w:after="0" w:line="240" w:lineRule="auto"/>
    </w:pPr>
  </w:style>
  <w:style w:type="character" w:customStyle="1" w:styleId="fontstyle01">
    <w:name w:val="fontstyle01"/>
    <w:basedOn w:val="DefaultParagraphFont"/>
    <w:rsid w:val="00211CFD"/>
    <w:rPr>
      <w:rFonts w:ascii="MinionPro-Regular" w:hAnsi="MinionPro-Regular" w:hint="default"/>
      <w:b w:val="0"/>
      <w:bCs w:val="0"/>
      <w:i w:val="0"/>
      <w:iCs w:val="0"/>
      <w:color w:val="000000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211CF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mitraghazizadeh@gmail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9</Pages>
  <Words>9440</Words>
  <Characters>52585</Characters>
  <Application>Microsoft Office Word</Application>
  <DocSecurity>0</DocSecurity>
  <Lines>8764</Lines>
  <Paragraphs>1722</Paragraphs>
  <ScaleCrop>false</ScaleCrop>
  <Company/>
  <LinksUpToDate>false</LinksUpToDate>
  <CharactersWithSpaces>60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 hos</dc:creator>
  <cp:keywords/>
  <dc:description/>
  <cp:lastModifiedBy>mat hos</cp:lastModifiedBy>
  <cp:revision>2</cp:revision>
  <dcterms:created xsi:type="dcterms:W3CDTF">2024-02-15T11:36:00Z</dcterms:created>
  <dcterms:modified xsi:type="dcterms:W3CDTF">2024-02-15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9632784-e9ec-488a-8196-4e51c0f4d780</vt:lpwstr>
  </property>
</Properties>
</file>